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A758E" w:rsidRPr="00B24283" w:rsidRDefault="0076471C" w:rsidP="00AA758E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</w:rPr>
      </w:pPr>
      <w:bookmarkStart w:id="0" w:name="_GoBack"/>
      <w:bookmarkEnd w:id="0"/>
      <w:r>
        <w:rPr>
          <w:b/>
          <w:bCs/>
          <w:sz w:val="24"/>
          <w:szCs w:val="24"/>
        </w:rPr>
        <w:t xml:space="preserve">Title:  </w:t>
      </w:r>
      <w:r w:rsidR="00AA758E" w:rsidRPr="00B24283">
        <w:rPr>
          <w:rFonts w:asciiTheme="majorBidi" w:hAnsiTheme="majorBidi" w:cstheme="majorBidi"/>
          <w:b/>
          <w:bCs/>
          <w:sz w:val="24"/>
          <w:szCs w:val="24"/>
        </w:rPr>
        <w:t xml:space="preserve">Risk factors for infectiousness of </w:t>
      </w:r>
      <w:r w:rsidR="00AA758E" w:rsidRPr="00D55937">
        <w:rPr>
          <w:rFonts w:asciiTheme="majorBidi" w:hAnsiTheme="majorBidi" w:cstheme="majorBidi"/>
          <w:b/>
          <w:bCs/>
          <w:sz w:val="24"/>
          <w:szCs w:val="24"/>
        </w:rPr>
        <w:t>patients with</w:t>
      </w:r>
      <w:r w:rsidR="00AA758E" w:rsidRPr="00B24283">
        <w:rPr>
          <w:rFonts w:asciiTheme="majorBidi" w:hAnsiTheme="majorBidi" w:cstheme="majorBidi"/>
          <w:b/>
          <w:bCs/>
          <w:sz w:val="24"/>
          <w:szCs w:val="24"/>
        </w:rPr>
        <w:t xml:space="preserve"> tuberculosis: a systematic review and meta-analysis</w:t>
      </w:r>
    </w:p>
    <w:p w:rsidR="00AA758E" w:rsidRPr="00B24283" w:rsidRDefault="00AA758E" w:rsidP="00AA758E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 w:rsidRPr="00B24283">
        <w:rPr>
          <w:rFonts w:asciiTheme="majorBidi" w:hAnsiTheme="majorBidi" w:cstheme="majorBidi"/>
          <w:sz w:val="24"/>
          <w:szCs w:val="24"/>
        </w:rPr>
        <w:t>Y</w:t>
      </w:r>
      <w:r>
        <w:rPr>
          <w:rFonts w:asciiTheme="majorBidi" w:hAnsiTheme="majorBidi" w:cstheme="majorBidi"/>
          <w:sz w:val="24"/>
          <w:szCs w:val="24"/>
        </w:rPr>
        <w:t>.</w:t>
      </w:r>
      <w:r w:rsidRPr="00B24283">
        <w:rPr>
          <w:rFonts w:asciiTheme="majorBidi" w:hAnsiTheme="majorBidi" w:cstheme="majorBidi"/>
          <w:sz w:val="24"/>
          <w:szCs w:val="24"/>
        </w:rPr>
        <w:t>A</w:t>
      </w:r>
      <w:r>
        <w:rPr>
          <w:rFonts w:asciiTheme="majorBidi" w:hAnsiTheme="majorBidi" w:cstheme="majorBidi"/>
          <w:sz w:val="24"/>
          <w:szCs w:val="24"/>
        </w:rPr>
        <w:t>.</w:t>
      </w:r>
      <w:r w:rsidRPr="00B24283">
        <w:rPr>
          <w:rFonts w:asciiTheme="majorBidi" w:hAnsiTheme="majorBidi" w:cstheme="majorBidi"/>
          <w:sz w:val="24"/>
          <w:szCs w:val="24"/>
        </w:rPr>
        <w:t xml:space="preserve"> </w:t>
      </w:r>
      <w:r w:rsidRPr="00B24283">
        <w:rPr>
          <w:rFonts w:asciiTheme="majorBidi" w:hAnsiTheme="majorBidi" w:cstheme="majorBidi"/>
          <w:noProof/>
          <w:sz w:val="24"/>
          <w:szCs w:val="24"/>
        </w:rPr>
        <w:t>MELSEW</w:t>
      </w:r>
      <w:r w:rsidRPr="00B24283">
        <w:rPr>
          <w:rFonts w:asciiTheme="majorBidi" w:hAnsiTheme="majorBidi" w:cstheme="majorBidi"/>
          <w:sz w:val="24"/>
          <w:szCs w:val="24"/>
        </w:rPr>
        <w:t>, T</w:t>
      </w:r>
      <w:r>
        <w:rPr>
          <w:rFonts w:asciiTheme="majorBidi" w:hAnsiTheme="majorBidi" w:cstheme="majorBidi"/>
          <w:sz w:val="24"/>
          <w:szCs w:val="24"/>
        </w:rPr>
        <w:t>.</w:t>
      </w:r>
      <w:r w:rsidRPr="00B24283">
        <w:rPr>
          <w:rFonts w:asciiTheme="majorBidi" w:hAnsiTheme="majorBidi" w:cstheme="majorBidi"/>
          <w:sz w:val="24"/>
          <w:szCs w:val="24"/>
        </w:rPr>
        <w:t xml:space="preserve"> N</w:t>
      </w:r>
      <w:r>
        <w:rPr>
          <w:rFonts w:asciiTheme="majorBidi" w:hAnsiTheme="majorBidi" w:cstheme="majorBidi"/>
          <w:sz w:val="24"/>
          <w:szCs w:val="24"/>
        </w:rPr>
        <w:t>.</w:t>
      </w:r>
      <w:r w:rsidRPr="00B24283">
        <w:rPr>
          <w:rFonts w:asciiTheme="majorBidi" w:hAnsiTheme="majorBidi" w:cstheme="majorBidi"/>
          <w:sz w:val="24"/>
          <w:szCs w:val="24"/>
        </w:rPr>
        <w:t xml:space="preserve"> DOAN,</w:t>
      </w:r>
      <w:r w:rsidRPr="00B24283">
        <w:rPr>
          <w:rFonts w:asciiTheme="majorBidi" w:hAnsiTheme="majorBidi" w:cstheme="majorBidi"/>
          <w:sz w:val="24"/>
          <w:szCs w:val="24"/>
          <w:vertAlign w:val="superscript"/>
        </w:rPr>
        <w:t xml:space="preserve"> </w:t>
      </w:r>
      <w:r w:rsidRPr="00B24283">
        <w:rPr>
          <w:rFonts w:asciiTheme="majorBidi" w:hAnsiTheme="majorBidi" w:cstheme="majorBidi"/>
          <w:sz w:val="24"/>
          <w:szCs w:val="24"/>
        </w:rPr>
        <w:t>M</w:t>
      </w:r>
      <w:r>
        <w:rPr>
          <w:rFonts w:asciiTheme="majorBidi" w:hAnsiTheme="majorBidi" w:cstheme="majorBidi"/>
          <w:sz w:val="24"/>
          <w:szCs w:val="24"/>
        </w:rPr>
        <w:t>.</w:t>
      </w:r>
      <w:r w:rsidRPr="00B24283">
        <w:rPr>
          <w:rFonts w:asciiTheme="majorBidi" w:hAnsiTheme="majorBidi" w:cstheme="majorBidi"/>
          <w:sz w:val="24"/>
          <w:szCs w:val="24"/>
        </w:rPr>
        <w:t xml:space="preserve"> GAMBHIR, A</w:t>
      </w:r>
      <w:r>
        <w:rPr>
          <w:rFonts w:asciiTheme="majorBidi" w:hAnsiTheme="majorBidi" w:cstheme="majorBidi"/>
          <w:sz w:val="24"/>
          <w:szCs w:val="24"/>
        </w:rPr>
        <w:t>.</w:t>
      </w:r>
      <w:r w:rsidRPr="00B24283">
        <w:rPr>
          <w:rFonts w:asciiTheme="majorBidi" w:hAnsiTheme="majorBidi" w:cstheme="majorBidi"/>
          <w:sz w:val="24"/>
          <w:szCs w:val="24"/>
        </w:rPr>
        <w:t>C</w:t>
      </w:r>
      <w:r>
        <w:rPr>
          <w:rFonts w:asciiTheme="majorBidi" w:hAnsiTheme="majorBidi" w:cstheme="majorBidi"/>
          <w:sz w:val="24"/>
          <w:szCs w:val="24"/>
        </w:rPr>
        <w:t>.</w:t>
      </w:r>
      <w:r w:rsidRPr="00B24283">
        <w:rPr>
          <w:rFonts w:asciiTheme="majorBidi" w:hAnsiTheme="majorBidi" w:cstheme="majorBidi"/>
          <w:sz w:val="24"/>
          <w:szCs w:val="24"/>
        </w:rPr>
        <w:t xml:space="preserve"> CHENG, E</w:t>
      </w:r>
      <w:r>
        <w:rPr>
          <w:rFonts w:asciiTheme="majorBidi" w:hAnsiTheme="majorBidi" w:cstheme="majorBidi"/>
          <w:sz w:val="24"/>
          <w:szCs w:val="24"/>
        </w:rPr>
        <w:t>.</w:t>
      </w:r>
      <w:r w:rsidRPr="00B24283">
        <w:rPr>
          <w:rFonts w:asciiTheme="majorBidi" w:hAnsiTheme="majorBidi" w:cstheme="majorBidi"/>
          <w:sz w:val="24"/>
          <w:szCs w:val="24"/>
        </w:rPr>
        <w:t xml:space="preserve"> MCBRYDE, J</w:t>
      </w:r>
      <w:r>
        <w:rPr>
          <w:rFonts w:asciiTheme="majorBidi" w:hAnsiTheme="majorBidi" w:cstheme="majorBidi"/>
          <w:sz w:val="24"/>
          <w:szCs w:val="24"/>
        </w:rPr>
        <w:t>.</w:t>
      </w:r>
      <w:r w:rsidRPr="00B24283">
        <w:rPr>
          <w:rFonts w:asciiTheme="majorBidi" w:hAnsiTheme="majorBidi" w:cstheme="majorBidi"/>
          <w:sz w:val="24"/>
          <w:szCs w:val="24"/>
        </w:rPr>
        <w:t>M</w:t>
      </w:r>
      <w:r>
        <w:rPr>
          <w:rFonts w:asciiTheme="majorBidi" w:hAnsiTheme="majorBidi" w:cstheme="majorBidi"/>
          <w:sz w:val="24"/>
          <w:szCs w:val="24"/>
        </w:rPr>
        <w:t>.</w:t>
      </w:r>
      <w:r w:rsidRPr="00B24283">
        <w:rPr>
          <w:rFonts w:asciiTheme="majorBidi" w:hAnsiTheme="majorBidi" w:cstheme="majorBidi"/>
          <w:sz w:val="24"/>
          <w:szCs w:val="24"/>
        </w:rPr>
        <w:t xml:space="preserve"> TRAUER</w:t>
      </w:r>
    </w:p>
    <w:p w:rsidR="0076471C" w:rsidRDefault="0076471C" w:rsidP="0076471C">
      <w:pPr>
        <w:rPr>
          <w:b/>
          <w:bCs/>
          <w:sz w:val="24"/>
          <w:szCs w:val="24"/>
        </w:rPr>
      </w:pPr>
    </w:p>
    <w:p w:rsidR="0076471C" w:rsidRPr="0076471C" w:rsidRDefault="0076471C" w:rsidP="0076471C">
      <w:pPr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 xml:space="preserve">Running title: </w:t>
      </w:r>
      <w:r w:rsidRPr="0076471C">
        <w:rPr>
          <w:b/>
          <w:bCs/>
          <w:sz w:val="24"/>
          <w:szCs w:val="24"/>
        </w:rPr>
        <w:t>Tuberculosis patients’ infectiousness</w:t>
      </w:r>
    </w:p>
    <w:p w:rsidR="0076471C" w:rsidRDefault="0076471C" w:rsidP="006B2AAB"/>
    <w:p w:rsidR="006B2AAB" w:rsidRPr="0076471C" w:rsidRDefault="00AE3767" w:rsidP="006B2AAB">
      <w:pPr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Supplementary materials</w:t>
      </w:r>
    </w:p>
    <w:p w:rsidR="006B2AAB" w:rsidRDefault="006B2AAB" w:rsidP="006B2AAB"/>
    <w:sdt>
      <w:sdtPr>
        <w:rPr>
          <w:rFonts w:asciiTheme="minorHAnsi" w:eastAsiaTheme="minorEastAsia" w:hAnsiTheme="minorHAnsi" w:cstheme="minorBidi"/>
          <w:color w:val="auto"/>
          <w:sz w:val="22"/>
          <w:szCs w:val="22"/>
          <w:lang w:val="en-AU" w:eastAsia="zh-CN"/>
        </w:rPr>
        <w:id w:val="-51483896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:rsidR="0076471C" w:rsidRDefault="0076471C">
          <w:pPr>
            <w:pStyle w:val="TOCHeading"/>
          </w:pPr>
          <w:r>
            <w:t>Contents</w:t>
          </w:r>
        </w:p>
        <w:p w:rsidR="007407BB" w:rsidRDefault="0076471C">
          <w:pPr>
            <w:pStyle w:val="TOC1"/>
            <w:tabs>
              <w:tab w:val="right" w:leader="dot" w:pos="9016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81143217" w:history="1">
            <w:r w:rsidR="007407BB" w:rsidRPr="00DC68DF">
              <w:rPr>
                <w:rStyle w:val="Hyperlink"/>
                <w:noProof/>
              </w:rPr>
              <w:t>Table 1: Complete search strategy</w:t>
            </w:r>
            <w:r w:rsidR="007407BB">
              <w:rPr>
                <w:noProof/>
                <w:webHidden/>
              </w:rPr>
              <w:tab/>
            </w:r>
            <w:r w:rsidR="007407BB">
              <w:rPr>
                <w:noProof/>
                <w:webHidden/>
              </w:rPr>
              <w:fldChar w:fldCharType="begin"/>
            </w:r>
            <w:r w:rsidR="007407BB">
              <w:rPr>
                <w:noProof/>
                <w:webHidden/>
              </w:rPr>
              <w:instrText xml:space="preserve"> PAGEREF _Toc481143217 \h </w:instrText>
            </w:r>
            <w:r w:rsidR="007407BB">
              <w:rPr>
                <w:noProof/>
                <w:webHidden/>
              </w:rPr>
            </w:r>
            <w:r w:rsidR="007407BB">
              <w:rPr>
                <w:noProof/>
                <w:webHidden/>
              </w:rPr>
              <w:fldChar w:fldCharType="separate"/>
            </w:r>
            <w:r w:rsidR="007407BB">
              <w:rPr>
                <w:noProof/>
                <w:webHidden/>
              </w:rPr>
              <w:t>2</w:t>
            </w:r>
            <w:r w:rsidR="007407BB">
              <w:rPr>
                <w:noProof/>
                <w:webHidden/>
              </w:rPr>
              <w:fldChar w:fldCharType="end"/>
            </w:r>
          </w:hyperlink>
        </w:p>
        <w:p w:rsidR="007407BB" w:rsidRDefault="00DB1818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81143218" w:history="1">
            <w:r w:rsidR="007407BB" w:rsidRPr="00DC68DF">
              <w:rPr>
                <w:rStyle w:val="Hyperlink"/>
                <w:noProof/>
              </w:rPr>
              <w:t xml:space="preserve">Table 2- Quality assessment of 37 included studies with </w:t>
            </w:r>
            <w:r w:rsidR="007407BB" w:rsidRPr="00DC68DF">
              <w:rPr>
                <w:rStyle w:val="Hyperlink"/>
                <w:rFonts w:asciiTheme="majorBidi" w:hAnsiTheme="majorBidi"/>
                <w:noProof/>
              </w:rPr>
              <w:t xml:space="preserve">Newcastle-Ottawa Scale </w:t>
            </w:r>
            <w:r w:rsidR="007407BB" w:rsidRPr="00DC68DF">
              <w:rPr>
                <w:rStyle w:val="Hyperlink"/>
                <w:noProof/>
              </w:rPr>
              <w:t>(Point scored)</w:t>
            </w:r>
            <w:r w:rsidR="007407BB">
              <w:rPr>
                <w:noProof/>
                <w:webHidden/>
              </w:rPr>
              <w:tab/>
            </w:r>
            <w:r w:rsidR="007407BB">
              <w:rPr>
                <w:noProof/>
                <w:webHidden/>
              </w:rPr>
              <w:fldChar w:fldCharType="begin"/>
            </w:r>
            <w:r w:rsidR="007407BB">
              <w:rPr>
                <w:noProof/>
                <w:webHidden/>
              </w:rPr>
              <w:instrText xml:space="preserve"> PAGEREF _Toc481143218 \h </w:instrText>
            </w:r>
            <w:r w:rsidR="007407BB">
              <w:rPr>
                <w:noProof/>
                <w:webHidden/>
              </w:rPr>
            </w:r>
            <w:r w:rsidR="007407BB">
              <w:rPr>
                <w:noProof/>
                <w:webHidden/>
              </w:rPr>
              <w:fldChar w:fldCharType="separate"/>
            </w:r>
            <w:r w:rsidR="007407BB">
              <w:rPr>
                <w:noProof/>
                <w:webHidden/>
              </w:rPr>
              <w:t>4</w:t>
            </w:r>
            <w:r w:rsidR="007407BB">
              <w:rPr>
                <w:noProof/>
                <w:webHidden/>
              </w:rPr>
              <w:fldChar w:fldCharType="end"/>
            </w:r>
          </w:hyperlink>
        </w:p>
        <w:p w:rsidR="007407BB" w:rsidRDefault="00DB1818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81143219" w:history="1">
            <w:r w:rsidR="007407BB" w:rsidRPr="00DC68DF">
              <w:rPr>
                <w:rStyle w:val="Hyperlink"/>
                <w:noProof/>
              </w:rPr>
              <w:t xml:space="preserve">Table 3- Definitions of index </w:t>
            </w:r>
            <w:r w:rsidR="00DD578F">
              <w:rPr>
                <w:rStyle w:val="Hyperlink"/>
                <w:noProof/>
              </w:rPr>
              <w:t>patients</w:t>
            </w:r>
            <w:r w:rsidR="007407BB" w:rsidRPr="00DC68DF">
              <w:rPr>
                <w:rStyle w:val="Hyperlink"/>
                <w:noProof/>
              </w:rPr>
              <w:t xml:space="preserve"> and contacts in the 37 included studies.</w:t>
            </w:r>
            <w:r w:rsidR="007407BB">
              <w:rPr>
                <w:noProof/>
                <w:webHidden/>
              </w:rPr>
              <w:tab/>
            </w:r>
            <w:r w:rsidR="007407BB">
              <w:rPr>
                <w:noProof/>
                <w:webHidden/>
              </w:rPr>
              <w:fldChar w:fldCharType="begin"/>
            </w:r>
            <w:r w:rsidR="007407BB">
              <w:rPr>
                <w:noProof/>
                <w:webHidden/>
              </w:rPr>
              <w:instrText xml:space="preserve"> PAGEREF _Toc481143219 \h </w:instrText>
            </w:r>
            <w:r w:rsidR="007407BB">
              <w:rPr>
                <w:noProof/>
                <w:webHidden/>
              </w:rPr>
            </w:r>
            <w:r w:rsidR="007407BB">
              <w:rPr>
                <w:noProof/>
                <w:webHidden/>
              </w:rPr>
              <w:fldChar w:fldCharType="separate"/>
            </w:r>
            <w:r w:rsidR="007407BB">
              <w:rPr>
                <w:noProof/>
                <w:webHidden/>
              </w:rPr>
              <w:t>6</w:t>
            </w:r>
            <w:r w:rsidR="007407BB">
              <w:rPr>
                <w:noProof/>
                <w:webHidden/>
              </w:rPr>
              <w:fldChar w:fldCharType="end"/>
            </w:r>
          </w:hyperlink>
        </w:p>
        <w:p w:rsidR="007407BB" w:rsidRDefault="00DB1818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81143220" w:history="1">
            <w:r w:rsidR="007407BB" w:rsidRPr="00AE3767">
              <w:rPr>
                <w:rStyle w:val="Hyperlink"/>
                <w:bCs/>
                <w:noProof/>
              </w:rPr>
              <w:t xml:space="preserve">Table 4 - Methods used to detect TB transmission from index </w:t>
            </w:r>
            <w:r w:rsidR="00DD578F">
              <w:rPr>
                <w:rStyle w:val="Hyperlink"/>
                <w:bCs/>
                <w:noProof/>
              </w:rPr>
              <w:t>patient</w:t>
            </w:r>
            <w:r w:rsidR="007407BB" w:rsidRPr="00AE3767">
              <w:rPr>
                <w:rStyle w:val="Hyperlink"/>
                <w:bCs/>
                <w:noProof/>
              </w:rPr>
              <w:t>s to their contacts by 37 included studies</w:t>
            </w:r>
            <w:r w:rsidR="007407BB">
              <w:rPr>
                <w:noProof/>
                <w:webHidden/>
              </w:rPr>
              <w:tab/>
            </w:r>
            <w:r w:rsidR="007407BB">
              <w:rPr>
                <w:noProof/>
                <w:webHidden/>
              </w:rPr>
              <w:fldChar w:fldCharType="begin"/>
            </w:r>
            <w:r w:rsidR="007407BB">
              <w:rPr>
                <w:noProof/>
                <w:webHidden/>
              </w:rPr>
              <w:instrText xml:space="preserve"> PAGEREF _Toc481143220 \h </w:instrText>
            </w:r>
            <w:r w:rsidR="007407BB">
              <w:rPr>
                <w:noProof/>
                <w:webHidden/>
              </w:rPr>
            </w:r>
            <w:r w:rsidR="007407BB">
              <w:rPr>
                <w:noProof/>
                <w:webHidden/>
              </w:rPr>
              <w:fldChar w:fldCharType="separate"/>
            </w:r>
            <w:r w:rsidR="007407BB">
              <w:rPr>
                <w:noProof/>
                <w:webHidden/>
              </w:rPr>
              <w:t>7</w:t>
            </w:r>
            <w:r w:rsidR="007407BB">
              <w:rPr>
                <w:noProof/>
                <w:webHidden/>
              </w:rPr>
              <w:fldChar w:fldCharType="end"/>
            </w:r>
          </w:hyperlink>
        </w:p>
        <w:p w:rsidR="007407BB" w:rsidRDefault="00DB1818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81143221" w:history="1">
            <w:r w:rsidR="007407BB" w:rsidRPr="00DC68DF">
              <w:rPr>
                <w:rStyle w:val="Hyperlink"/>
                <w:noProof/>
              </w:rPr>
              <w:t>Table 5: Characteristics of Studies included in Meta-analyses</w:t>
            </w:r>
            <w:r w:rsidR="007407BB">
              <w:rPr>
                <w:noProof/>
                <w:webHidden/>
              </w:rPr>
              <w:tab/>
            </w:r>
            <w:r w:rsidR="007407BB">
              <w:rPr>
                <w:noProof/>
                <w:webHidden/>
              </w:rPr>
              <w:fldChar w:fldCharType="begin"/>
            </w:r>
            <w:r w:rsidR="007407BB">
              <w:rPr>
                <w:noProof/>
                <w:webHidden/>
              </w:rPr>
              <w:instrText xml:space="preserve"> PAGEREF _Toc481143221 \h </w:instrText>
            </w:r>
            <w:r w:rsidR="007407BB">
              <w:rPr>
                <w:noProof/>
                <w:webHidden/>
              </w:rPr>
            </w:r>
            <w:r w:rsidR="007407BB">
              <w:rPr>
                <w:noProof/>
                <w:webHidden/>
              </w:rPr>
              <w:fldChar w:fldCharType="separate"/>
            </w:r>
            <w:r w:rsidR="007407BB">
              <w:rPr>
                <w:noProof/>
                <w:webHidden/>
              </w:rPr>
              <w:t>8</w:t>
            </w:r>
            <w:r w:rsidR="007407BB">
              <w:rPr>
                <w:noProof/>
                <w:webHidden/>
              </w:rPr>
              <w:fldChar w:fldCharType="end"/>
            </w:r>
          </w:hyperlink>
        </w:p>
        <w:p w:rsidR="007407BB" w:rsidRDefault="00DB1818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81143222" w:history="1">
            <w:r w:rsidR="007407BB" w:rsidRPr="00DC68DF">
              <w:rPr>
                <w:rStyle w:val="Hyperlink"/>
                <w:noProof/>
              </w:rPr>
              <w:t>Table 6: Sensitivity analysis result for studies included in meta-analyses of sputum smear positivity Crude odds ratios</w:t>
            </w:r>
            <w:r w:rsidR="007407BB">
              <w:rPr>
                <w:noProof/>
                <w:webHidden/>
              </w:rPr>
              <w:tab/>
            </w:r>
            <w:r w:rsidR="007407BB">
              <w:rPr>
                <w:noProof/>
                <w:webHidden/>
              </w:rPr>
              <w:fldChar w:fldCharType="begin"/>
            </w:r>
            <w:r w:rsidR="007407BB">
              <w:rPr>
                <w:noProof/>
                <w:webHidden/>
              </w:rPr>
              <w:instrText xml:space="preserve"> PAGEREF _Toc481143222 \h </w:instrText>
            </w:r>
            <w:r w:rsidR="007407BB">
              <w:rPr>
                <w:noProof/>
                <w:webHidden/>
              </w:rPr>
            </w:r>
            <w:r w:rsidR="007407BB">
              <w:rPr>
                <w:noProof/>
                <w:webHidden/>
              </w:rPr>
              <w:fldChar w:fldCharType="separate"/>
            </w:r>
            <w:r w:rsidR="007407BB">
              <w:rPr>
                <w:noProof/>
                <w:webHidden/>
              </w:rPr>
              <w:t>9</w:t>
            </w:r>
            <w:r w:rsidR="007407BB">
              <w:rPr>
                <w:noProof/>
                <w:webHidden/>
              </w:rPr>
              <w:fldChar w:fldCharType="end"/>
            </w:r>
          </w:hyperlink>
        </w:p>
        <w:p w:rsidR="007407BB" w:rsidRDefault="00DB1818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81143223" w:history="1">
            <w:r w:rsidR="007407BB" w:rsidRPr="00DC68DF">
              <w:rPr>
                <w:rStyle w:val="Hyperlink"/>
                <w:noProof/>
              </w:rPr>
              <w:t>Table 7: Sensitivity analysis result for studies included in meta-analyses of lung Cavitation Crude odds ratios</w:t>
            </w:r>
            <w:r w:rsidR="007407BB">
              <w:rPr>
                <w:noProof/>
                <w:webHidden/>
              </w:rPr>
              <w:tab/>
            </w:r>
            <w:r w:rsidR="007407BB">
              <w:rPr>
                <w:noProof/>
                <w:webHidden/>
              </w:rPr>
              <w:fldChar w:fldCharType="begin"/>
            </w:r>
            <w:r w:rsidR="007407BB">
              <w:rPr>
                <w:noProof/>
                <w:webHidden/>
              </w:rPr>
              <w:instrText xml:space="preserve"> PAGEREF _Toc481143223 \h </w:instrText>
            </w:r>
            <w:r w:rsidR="007407BB">
              <w:rPr>
                <w:noProof/>
                <w:webHidden/>
              </w:rPr>
            </w:r>
            <w:r w:rsidR="007407BB">
              <w:rPr>
                <w:noProof/>
                <w:webHidden/>
              </w:rPr>
              <w:fldChar w:fldCharType="separate"/>
            </w:r>
            <w:r w:rsidR="007407BB">
              <w:rPr>
                <w:noProof/>
                <w:webHidden/>
              </w:rPr>
              <w:t>10</w:t>
            </w:r>
            <w:r w:rsidR="007407BB">
              <w:rPr>
                <w:noProof/>
                <w:webHidden/>
              </w:rPr>
              <w:fldChar w:fldCharType="end"/>
            </w:r>
          </w:hyperlink>
        </w:p>
        <w:p w:rsidR="007407BB" w:rsidRDefault="00DB1818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81143224" w:history="1">
            <w:r w:rsidR="007407BB" w:rsidRPr="00DC68DF">
              <w:rPr>
                <w:rStyle w:val="Hyperlink"/>
                <w:noProof/>
              </w:rPr>
              <w:t>Table 8: Sensitivity analysis result for studies included in meta-analyses of HIV sero-status Crude odds ratios</w:t>
            </w:r>
            <w:r w:rsidR="007407BB">
              <w:rPr>
                <w:noProof/>
                <w:webHidden/>
              </w:rPr>
              <w:tab/>
            </w:r>
            <w:r w:rsidR="007407BB">
              <w:rPr>
                <w:noProof/>
                <w:webHidden/>
              </w:rPr>
              <w:fldChar w:fldCharType="begin"/>
            </w:r>
            <w:r w:rsidR="007407BB">
              <w:rPr>
                <w:noProof/>
                <w:webHidden/>
              </w:rPr>
              <w:instrText xml:space="preserve"> PAGEREF _Toc481143224 \h </w:instrText>
            </w:r>
            <w:r w:rsidR="007407BB">
              <w:rPr>
                <w:noProof/>
                <w:webHidden/>
              </w:rPr>
            </w:r>
            <w:r w:rsidR="007407BB">
              <w:rPr>
                <w:noProof/>
                <w:webHidden/>
              </w:rPr>
              <w:fldChar w:fldCharType="separate"/>
            </w:r>
            <w:r w:rsidR="007407BB">
              <w:rPr>
                <w:noProof/>
                <w:webHidden/>
              </w:rPr>
              <w:t>10</w:t>
            </w:r>
            <w:r w:rsidR="007407BB">
              <w:rPr>
                <w:noProof/>
                <w:webHidden/>
              </w:rPr>
              <w:fldChar w:fldCharType="end"/>
            </w:r>
          </w:hyperlink>
        </w:p>
        <w:p w:rsidR="007407BB" w:rsidRDefault="00DB1818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81143225" w:history="1">
            <w:r w:rsidR="007407BB" w:rsidRPr="00DC68DF">
              <w:rPr>
                <w:rStyle w:val="Hyperlink"/>
                <w:noProof/>
              </w:rPr>
              <w:t>Figure 1-Flowchart of the identification, screening, and inclusion/exclusion of studies</w:t>
            </w:r>
            <w:r w:rsidR="007407BB">
              <w:rPr>
                <w:noProof/>
                <w:webHidden/>
              </w:rPr>
              <w:tab/>
            </w:r>
            <w:r w:rsidR="007407BB">
              <w:rPr>
                <w:noProof/>
                <w:webHidden/>
              </w:rPr>
              <w:fldChar w:fldCharType="begin"/>
            </w:r>
            <w:r w:rsidR="007407BB">
              <w:rPr>
                <w:noProof/>
                <w:webHidden/>
              </w:rPr>
              <w:instrText xml:space="preserve"> PAGEREF _Toc481143225 \h </w:instrText>
            </w:r>
            <w:r w:rsidR="007407BB">
              <w:rPr>
                <w:noProof/>
                <w:webHidden/>
              </w:rPr>
            </w:r>
            <w:r w:rsidR="007407BB">
              <w:rPr>
                <w:noProof/>
                <w:webHidden/>
              </w:rPr>
              <w:fldChar w:fldCharType="separate"/>
            </w:r>
            <w:r w:rsidR="007407BB">
              <w:rPr>
                <w:noProof/>
                <w:webHidden/>
              </w:rPr>
              <w:t>11</w:t>
            </w:r>
            <w:r w:rsidR="007407BB">
              <w:rPr>
                <w:noProof/>
                <w:webHidden/>
              </w:rPr>
              <w:fldChar w:fldCharType="end"/>
            </w:r>
          </w:hyperlink>
        </w:p>
        <w:p w:rsidR="007407BB" w:rsidRDefault="00DB1818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81143226" w:history="1">
            <w:r w:rsidR="007407BB" w:rsidRPr="00DC68DF">
              <w:rPr>
                <w:rStyle w:val="Hyperlink"/>
                <w:noProof/>
              </w:rPr>
              <w:t xml:space="preserve">Figure 2- Forest plot of crude odds ratios for the association between index </w:t>
            </w:r>
            <w:r w:rsidR="00DD578F">
              <w:rPr>
                <w:rStyle w:val="Hyperlink"/>
                <w:noProof/>
              </w:rPr>
              <w:t>patient</w:t>
            </w:r>
            <w:r w:rsidR="007407BB" w:rsidRPr="00DC68DF">
              <w:rPr>
                <w:rStyle w:val="Hyperlink"/>
                <w:noProof/>
              </w:rPr>
              <w:t xml:space="preserve"> sputum smear-positivity and infectiousness. * indicates that these studies take contact active disease as an outcome</w:t>
            </w:r>
            <w:r w:rsidR="007407BB">
              <w:rPr>
                <w:noProof/>
                <w:webHidden/>
              </w:rPr>
              <w:tab/>
            </w:r>
            <w:r w:rsidR="007407BB">
              <w:rPr>
                <w:noProof/>
                <w:webHidden/>
              </w:rPr>
              <w:fldChar w:fldCharType="begin"/>
            </w:r>
            <w:r w:rsidR="007407BB">
              <w:rPr>
                <w:noProof/>
                <w:webHidden/>
              </w:rPr>
              <w:instrText xml:space="preserve"> PAGEREF _Toc481143226 \h </w:instrText>
            </w:r>
            <w:r w:rsidR="007407BB">
              <w:rPr>
                <w:noProof/>
                <w:webHidden/>
              </w:rPr>
            </w:r>
            <w:r w:rsidR="007407BB">
              <w:rPr>
                <w:noProof/>
                <w:webHidden/>
              </w:rPr>
              <w:fldChar w:fldCharType="separate"/>
            </w:r>
            <w:r w:rsidR="007407BB">
              <w:rPr>
                <w:noProof/>
                <w:webHidden/>
              </w:rPr>
              <w:t>12</w:t>
            </w:r>
            <w:r w:rsidR="007407BB">
              <w:rPr>
                <w:noProof/>
                <w:webHidden/>
              </w:rPr>
              <w:fldChar w:fldCharType="end"/>
            </w:r>
          </w:hyperlink>
        </w:p>
        <w:p w:rsidR="007407BB" w:rsidRDefault="00DB1818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81143227" w:history="1">
            <w:r w:rsidR="007407BB" w:rsidRPr="00DC68DF">
              <w:rPr>
                <w:rStyle w:val="Hyperlink"/>
                <w:noProof/>
              </w:rPr>
              <w:t xml:space="preserve">Figure 3-Forest plot of the association between index </w:t>
            </w:r>
            <w:r w:rsidR="00DD578F">
              <w:rPr>
                <w:rStyle w:val="Hyperlink"/>
                <w:noProof/>
              </w:rPr>
              <w:t>patient</w:t>
            </w:r>
            <w:r w:rsidR="007407BB" w:rsidRPr="00DC68DF">
              <w:rPr>
                <w:rStyle w:val="Hyperlink"/>
                <w:noProof/>
              </w:rPr>
              <w:t xml:space="preserve"> lung cavitation and infectiousness from crude odds ratio analysis. * indicates that these studies take contact active disease as an outcome</w:t>
            </w:r>
            <w:r w:rsidR="007407BB">
              <w:rPr>
                <w:noProof/>
                <w:webHidden/>
              </w:rPr>
              <w:tab/>
            </w:r>
            <w:r w:rsidR="007407BB">
              <w:rPr>
                <w:noProof/>
                <w:webHidden/>
              </w:rPr>
              <w:fldChar w:fldCharType="begin"/>
            </w:r>
            <w:r w:rsidR="007407BB">
              <w:rPr>
                <w:noProof/>
                <w:webHidden/>
              </w:rPr>
              <w:instrText xml:space="preserve"> PAGEREF _Toc481143227 \h </w:instrText>
            </w:r>
            <w:r w:rsidR="007407BB">
              <w:rPr>
                <w:noProof/>
                <w:webHidden/>
              </w:rPr>
            </w:r>
            <w:r w:rsidR="007407BB">
              <w:rPr>
                <w:noProof/>
                <w:webHidden/>
              </w:rPr>
              <w:fldChar w:fldCharType="separate"/>
            </w:r>
            <w:r w:rsidR="007407BB">
              <w:rPr>
                <w:noProof/>
                <w:webHidden/>
              </w:rPr>
              <w:t>13</w:t>
            </w:r>
            <w:r w:rsidR="007407BB">
              <w:rPr>
                <w:noProof/>
                <w:webHidden/>
              </w:rPr>
              <w:fldChar w:fldCharType="end"/>
            </w:r>
          </w:hyperlink>
        </w:p>
        <w:p w:rsidR="007407BB" w:rsidRDefault="00DB1818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81143228" w:history="1">
            <w:r w:rsidR="007407BB" w:rsidRPr="00DC68DF">
              <w:rPr>
                <w:rStyle w:val="Hyperlink"/>
                <w:noProof/>
              </w:rPr>
              <w:t>Figure 5-Funnel plot of results for the crude odds ratio of the association between sputum smear-positivity and infectiousness</w:t>
            </w:r>
            <w:r w:rsidR="007407BB">
              <w:rPr>
                <w:noProof/>
                <w:webHidden/>
              </w:rPr>
              <w:tab/>
            </w:r>
            <w:r w:rsidR="007407BB">
              <w:rPr>
                <w:noProof/>
                <w:webHidden/>
              </w:rPr>
              <w:fldChar w:fldCharType="begin"/>
            </w:r>
            <w:r w:rsidR="007407BB">
              <w:rPr>
                <w:noProof/>
                <w:webHidden/>
              </w:rPr>
              <w:instrText xml:space="preserve"> PAGEREF _Toc481143228 \h </w:instrText>
            </w:r>
            <w:r w:rsidR="007407BB">
              <w:rPr>
                <w:noProof/>
                <w:webHidden/>
              </w:rPr>
            </w:r>
            <w:r w:rsidR="007407BB">
              <w:rPr>
                <w:noProof/>
                <w:webHidden/>
              </w:rPr>
              <w:fldChar w:fldCharType="separate"/>
            </w:r>
            <w:r w:rsidR="007407BB">
              <w:rPr>
                <w:noProof/>
                <w:webHidden/>
              </w:rPr>
              <w:t>15</w:t>
            </w:r>
            <w:r w:rsidR="007407BB">
              <w:rPr>
                <w:noProof/>
                <w:webHidden/>
              </w:rPr>
              <w:fldChar w:fldCharType="end"/>
            </w:r>
          </w:hyperlink>
        </w:p>
        <w:p w:rsidR="007407BB" w:rsidRDefault="00DB1818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81143229" w:history="1">
            <w:r w:rsidR="007407BB" w:rsidRPr="00DC68DF">
              <w:rPr>
                <w:rStyle w:val="Hyperlink"/>
                <w:noProof/>
              </w:rPr>
              <w:t>Figure 6-Funnel plot of results for the crude odds ratio of the association between cavitation and infectiousness</w:t>
            </w:r>
            <w:r w:rsidR="007407BB">
              <w:rPr>
                <w:noProof/>
                <w:webHidden/>
              </w:rPr>
              <w:tab/>
            </w:r>
            <w:r w:rsidR="007407BB">
              <w:rPr>
                <w:noProof/>
                <w:webHidden/>
              </w:rPr>
              <w:fldChar w:fldCharType="begin"/>
            </w:r>
            <w:r w:rsidR="007407BB">
              <w:rPr>
                <w:noProof/>
                <w:webHidden/>
              </w:rPr>
              <w:instrText xml:space="preserve"> PAGEREF _Toc481143229 \h </w:instrText>
            </w:r>
            <w:r w:rsidR="007407BB">
              <w:rPr>
                <w:noProof/>
                <w:webHidden/>
              </w:rPr>
            </w:r>
            <w:r w:rsidR="007407BB">
              <w:rPr>
                <w:noProof/>
                <w:webHidden/>
              </w:rPr>
              <w:fldChar w:fldCharType="separate"/>
            </w:r>
            <w:r w:rsidR="007407BB">
              <w:rPr>
                <w:noProof/>
                <w:webHidden/>
              </w:rPr>
              <w:t>15</w:t>
            </w:r>
            <w:r w:rsidR="007407BB">
              <w:rPr>
                <w:noProof/>
                <w:webHidden/>
              </w:rPr>
              <w:fldChar w:fldCharType="end"/>
            </w:r>
          </w:hyperlink>
        </w:p>
        <w:p w:rsidR="007407BB" w:rsidRDefault="00DB1818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81143230" w:history="1">
            <w:r w:rsidR="007407BB" w:rsidRPr="00DC68DF">
              <w:rPr>
                <w:rStyle w:val="Hyperlink"/>
                <w:noProof/>
              </w:rPr>
              <w:t>Figure 7-Funnel plot of results for the crude odds ratio of the association between HIV sero-positivity and infectiousness</w:t>
            </w:r>
            <w:r w:rsidR="007407BB">
              <w:rPr>
                <w:noProof/>
                <w:webHidden/>
              </w:rPr>
              <w:tab/>
            </w:r>
            <w:r w:rsidR="007407BB">
              <w:rPr>
                <w:noProof/>
                <w:webHidden/>
              </w:rPr>
              <w:fldChar w:fldCharType="begin"/>
            </w:r>
            <w:r w:rsidR="007407BB">
              <w:rPr>
                <w:noProof/>
                <w:webHidden/>
              </w:rPr>
              <w:instrText xml:space="preserve"> PAGEREF _Toc481143230 \h </w:instrText>
            </w:r>
            <w:r w:rsidR="007407BB">
              <w:rPr>
                <w:noProof/>
                <w:webHidden/>
              </w:rPr>
            </w:r>
            <w:r w:rsidR="007407BB">
              <w:rPr>
                <w:noProof/>
                <w:webHidden/>
              </w:rPr>
              <w:fldChar w:fldCharType="separate"/>
            </w:r>
            <w:r w:rsidR="007407BB">
              <w:rPr>
                <w:noProof/>
                <w:webHidden/>
              </w:rPr>
              <w:t>16</w:t>
            </w:r>
            <w:r w:rsidR="007407BB">
              <w:rPr>
                <w:noProof/>
                <w:webHidden/>
              </w:rPr>
              <w:fldChar w:fldCharType="end"/>
            </w:r>
          </w:hyperlink>
        </w:p>
        <w:p w:rsidR="00293366" w:rsidRDefault="0076471C" w:rsidP="007407BB">
          <w:r>
            <w:rPr>
              <w:b/>
              <w:bCs/>
              <w:noProof/>
            </w:rPr>
            <w:lastRenderedPageBreak/>
            <w:fldChar w:fldCharType="end"/>
          </w:r>
        </w:p>
      </w:sdtContent>
    </w:sdt>
    <w:p w:rsidR="006B2AAB" w:rsidRPr="006B2AAB" w:rsidRDefault="006B2AAB" w:rsidP="00293366">
      <w:pPr>
        <w:pStyle w:val="Heading1"/>
      </w:pPr>
      <w:bookmarkStart w:id="1" w:name="_Toc481143217"/>
      <w:r w:rsidRPr="006B2AAB">
        <w:t>Table 1: Complete search strategy</w:t>
      </w:r>
      <w:bookmarkEnd w:id="1"/>
      <w:r w:rsidRPr="006B2AAB">
        <w:t xml:space="preserve"> </w:t>
      </w:r>
    </w:p>
    <w:p w:rsidR="006B2AAB" w:rsidRDefault="006B2AAB" w:rsidP="006B2AAB">
      <w:r>
        <w:t>MEDLINE with Ovid software</w:t>
      </w:r>
    </w:p>
    <w:p w:rsidR="006B2AAB" w:rsidRDefault="006B2AAB" w:rsidP="006B2AAB">
      <w:r>
        <w:t xml:space="preserve"> (“tuberculosis”[Title] OR "tuberculosis"[MeSH Terms] OR "mycobacterium tuberculosis"[MeSH Terms] OR "tuberculosis, pulmonary"[MeSH Terms] OR “TB” [Title] ) </w:t>
      </w:r>
    </w:p>
    <w:p w:rsidR="006B2AAB" w:rsidRDefault="006B2AAB" w:rsidP="006B2AAB">
      <w:r>
        <w:t xml:space="preserve">AND </w:t>
      </w:r>
    </w:p>
    <w:p w:rsidR="006B2AAB" w:rsidRDefault="006B2AAB" w:rsidP="006B2AAB">
      <w:r>
        <w:t xml:space="preserve"> (("contact$"[All Fields]) OR ("contact tracing"[MeSH Terms]) OR "disease outbreaks"[MeSH Terms] OR "contact*"[Title] OR "spread*"[Title] OR "contact follow*"[All Fields] OR "contact tracing"[Title] OR "disease transmission"[All Fields] OR "case find*"[Title] OR (cluster*[Title] OR “Genotypic cluster*”[All fields] OR “Phylogenetic cluster*”[All Feilds]</w:t>
      </w:r>
    </w:p>
    <w:p w:rsidR="006B2AAB" w:rsidRDefault="006B2AAB" w:rsidP="006B2AAB">
      <w:r>
        <w:t xml:space="preserve">AND </w:t>
      </w:r>
    </w:p>
    <w:p w:rsidR="006B2AAB" w:rsidRDefault="006B2AAB" w:rsidP="006B2AAB">
      <w:r>
        <w:t xml:space="preserve"> (Transmiss*[Title]) OR "index case*"[All Fields] OR ("secondary case"[All Fields]) OR (“case finding”[All Fields]) OR (“infectiousness”[All Fields]) OR (“Molecular epidemiology”[Title]))</w:t>
      </w:r>
    </w:p>
    <w:p w:rsidR="006B2AAB" w:rsidRDefault="006B2AAB" w:rsidP="006B2AAB"/>
    <w:p w:rsidR="006B2AAB" w:rsidRDefault="006B2AAB" w:rsidP="006B2AAB">
      <w:r>
        <w:t>EMBASE search with Ovid software</w:t>
      </w:r>
    </w:p>
    <w:p w:rsidR="006B2AAB" w:rsidRDefault="006B2AAB" w:rsidP="006B2AAB">
      <w:r>
        <w:t xml:space="preserve">(“tuberculosis”[Title] OR "tuberculosis"[MeSH Terms] OR "mycobacterium tuberculosis"[MeSH Terms] OR "lung tuberculosis"[MeSH Terms] OR “latent tuberculosis”OR “TB” [Title] ) </w:t>
      </w:r>
    </w:p>
    <w:p w:rsidR="006B2AAB" w:rsidRDefault="006B2AAB" w:rsidP="006B2AAB">
      <w:r>
        <w:t xml:space="preserve">AND </w:t>
      </w:r>
    </w:p>
    <w:p w:rsidR="006B2AAB" w:rsidRDefault="006B2AAB" w:rsidP="006B2AAB">
      <w:r>
        <w:t xml:space="preserve"> (("contact$"[All Fields]) OR ("contact examination"[MeSH Terms]) OR "epidemic"[MeSH Terms] OR  "contact tracing"[Title] OR "disease transmission"[All Fields] OR "case find*"[Title] OR (cluster*[Title] OR “Genotypic cluster*”[All fields] OR “Phylogenetic cluster*”[All Feilds]</w:t>
      </w:r>
    </w:p>
    <w:p w:rsidR="006B2AAB" w:rsidRDefault="006B2AAB" w:rsidP="006B2AAB">
      <w:r>
        <w:t xml:space="preserve">AND </w:t>
      </w:r>
    </w:p>
    <w:p w:rsidR="006B2AAB" w:rsidRDefault="006B2AAB" w:rsidP="006B2AAB">
      <w:r>
        <w:t xml:space="preserve"> (Transmission*[Title]) OR "index case*"[All Fields] OR ("secondary case"[All Fields]) OR (“case finding”[All Fields]) OR (“infectiousness”[All Fields]) OR (“Molecular epidemiology”[Title]))</w:t>
      </w:r>
    </w:p>
    <w:p w:rsidR="006B2AAB" w:rsidRDefault="006B2AAB" w:rsidP="006B2AAB">
      <w:r>
        <w:t>Global Health and Global Archieve with CAB-Direct software</w:t>
      </w:r>
    </w:p>
    <w:p w:rsidR="006B2AAB" w:rsidRDefault="006B2AAB" w:rsidP="006B2AAB">
      <w:r>
        <w:t>Tuberculosis AND Transmission AND Contact tracing [all feilds]</w:t>
      </w:r>
    </w:p>
    <w:p w:rsidR="006B2AAB" w:rsidRDefault="006B2AAB" w:rsidP="006B2AAB">
      <w:r>
        <w:t>Mycobacterium tuberculosis AND Transmission AND Genotypic Clustering</w:t>
      </w:r>
    </w:p>
    <w:p w:rsidR="006B2AAB" w:rsidRDefault="006B2AAB" w:rsidP="006B2AAB">
      <w:r>
        <w:t>Web of Science</w:t>
      </w:r>
    </w:p>
    <w:p w:rsidR="006B2AAB" w:rsidRDefault="006B2AAB" w:rsidP="006B2AAB">
      <w:r>
        <w:t>Tuberculosis [title] OR Mycobacterium tuberculosis (title) OR TB [title]</w:t>
      </w:r>
    </w:p>
    <w:p w:rsidR="006B2AAB" w:rsidRDefault="006B2AAB" w:rsidP="006B2AAB">
      <w:r>
        <w:t>AND</w:t>
      </w:r>
    </w:p>
    <w:p w:rsidR="006B2AAB" w:rsidRDefault="006B2AAB" w:rsidP="006B2AAB">
      <w:r>
        <w:t>Contact tracing [title]</w:t>
      </w:r>
    </w:p>
    <w:p w:rsidR="006B2AAB" w:rsidRDefault="006B2AAB" w:rsidP="006B2AAB">
      <w:r>
        <w:t xml:space="preserve">Contact* </w:t>
      </w:r>
    </w:p>
    <w:p w:rsidR="006B2AAB" w:rsidRDefault="006B2AAB" w:rsidP="006B2AAB">
      <w:r>
        <w:t>Genotypic Clustering [title]</w:t>
      </w:r>
    </w:p>
    <w:p w:rsidR="006B2AAB" w:rsidRDefault="006B2AAB" w:rsidP="006B2AAB">
      <w:r>
        <w:t>AND</w:t>
      </w:r>
    </w:p>
    <w:p w:rsidR="006B2AAB" w:rsidRDefault="006B2AAB" w:rsidP="009A0AB4">
      <w:r>
        <w:lastRenderedPageBreak/>
        <w:t>Transmission [title]</w:t>
      </w:r>
      <w:r>
        <w:tab/>
      </w:r>
    </w:p>
    <w:p w:rsidR="006B2AAB" w:rsidRDefault="006B2AAB" w:rsidP="006B2AAB">
      <w:pPr>
        <w:tabs>
          <w:tab w:val="left" w:pos="5533"/>
        </w:tabs>
        <w:sectPr w:rsidR="006B2AAB">
          <w:footerReference w:type="default" r:id="rId9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6B2AAB" w:rsidRPr="006B2AAB" w:rsidRDefault="00BC0591" w:rsidP="0079613E">
      <w:pPr>
        <w:pStyle w:val="Heading1"/>
      </w:pPr>
      <w:bookmarkStart w:id="2" w:name="_Toc481143218"/>
      <w:r>
        <w:t xml:space="preserve">Table 2- </w:t>
      </w:r>
      <w:r w:rsidR="006B2AAB" w:rsidRPr="006B2AAB">
        <w:t>Quality assessment of 37</w:t>
      </w:r>
      <w:r>
        <w:t xml:space="preserve"> </w:t>
      </w:r>
      <w:r w:rsidR="006B2AAB" w:rsidRPr="006B2AAB">
        <w:t xml:space="preserve">included studies </w:t>
      </w:r>
      <w:r>
        <w:t xml:space="preserve">with </w:t>
      </w:r>
      <w:r w:rsidRPr="007E13E3">
        <w:rPr>
          <w:rFonts w:asciiTheme="majorBidi" w:hAnsiTheme="majorBidi"/>
          <w:sz w:val="24"/>
          <w:szCs w:val="24"/>
        </w:rPr>
        <w:t xml:space="preserve">Newcastle-Ottawa Scale </w:t>
      </w:r>
      <w:r w:rsidR="006B2AAB" w:rsidRPr="006B2AAB">
        <w:t>(Point scored)</w:t>
      </w:r>
      <w:bookmarkEnd w:id="2"/>
    </w:p>
    <w:tbl>
      <w:tblPr>
        <w:tblStyle w:val="TableGrid1"/>
        <w:tblW w:w="14596" w:type="dxa"/>
        <w:tblLayout w:type="fixed"/>
        <w:tblLook w:val="04A0" w:firstRow="1" w:lastRow="0" w:firstColumn="1" w:lastColumn="0" w:noHBand="0" w:noVBand="1"/>
      </w:tblPr>
      <w:tblGrid>
        <w:gridCol w:w="562"/>
        <w:gridCol w:w="2127"/>
        <w:gridCol w:w="1275"/>
        <w:gridCol w:w="851"/>
        <w:gridCol w:w="1417"/>
        <w:gridCol w:w="993"/>
        <w:gridCol w:w="1559"/>
        <w:gridCol w:w="1134"/>
        <w:gridCol w:w="1134"/>
        <w:gridCol w:w="1417"/>
        <w:gridCol w:w="1134"/>
        <w:gridCol w:w="993"/>
      </w:tblGrid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rPr>
                <w:b/>
                <w:bCs/>
              </w:rPr>
            </w:pPr>
          </w:p>
        </w:tc>
        <w:tc>
          <w:tcPr>
            <w:tcW w:w="2127" w:type="dxa"/>
          </w:tcPr>
          <w:p w:rsidR="006B2AAB" w:rsidRPr="006B2AAB" w:rsidRDefault="006B2AAB" w:rsidP="006B2AAB">
            <w:pPr>
              <w:rPr>
                <w:b/>
                <w:bCs/>
              </w:rPr>
            </w:pPr>
            <w:r w:rsidRPr="006B2AAB">
              <w:rPr>
                <w:b/>
                <w:bCs/>
              </w:rPr>
              <w:t xml:space="preserve">Studies &amp; reference </w:t>
            </w:r>
          </w:p>
        </w:tc>
        <w:tc>
          <w:tcPr>
            <w:tcW w:w="4536" w:type="dxa"/>
            <w:gridSpan w:val="4"/>
          </w:tcPr>
          <w:p w:rsidR="006B2AAB" w:rsidRPr="006B2AAB" w:rsidRDefault="006B2AAB" w:rsidP="006B2AAB">
            <w:pPr>
              <w:spacing w:line="360" w:lineRule="auto"/>
              <w:rPr>
                <w:b/>
                <w:bCs/>
                <w:lang w:val="en-GB"/>
              </w:rPr>
            </w:pPr>
            <w:r w:rsidRPr="006B2AAB">
              <w:rPr>
                <w:b/>
                <w:bCs/>
                <w:sz w:val="24"/>
                <w:lang w:val="en-GB"/>
              </w:rPr>
              <w:t>Selection (4</w:t>
            </w:r>
            <w:r w:rsidR="003C09F2">
              <w:rPr>
                <w:b/>
                <w:bCs/>
                <w:sz w:val="24"/>
                <w:lang w:val="en-GB"/>
              </w:rPr>
              <w:t xml:space="preserve"> </w:t>
            </w:r>
            <w:r w:rsidRPr="006B2AAB">
              <w:rPr>
                <w:b/>
                <w:bCs/>
                <w:sz w:val="24"/>
                <w:lang w:val="en-GB"/>
              </w:rPr>
              <w:t>stars)</w:t>
            </w:r>
          </w:p>
          <w:p w:rsidR="006B2AAB" w:rsidRPr="006B2AAB" w:rsidRDefault="006B2AAB" w:rsidP="006B2AAB">
            <w:pPr>
              <w:rPr>
                <w:b/>
                <w:bCs/>
              </w:rPr>
            </w:pPr>
          </w:p>
        </w:tc>
        <w:tc>
          <w:tcPr>
            <w:tcW w:w="2693" w:type="dxa"/>
            <w:gridSpan w:val="2"/>
          </w:tcPr>
          <w:p w:rsidR="006B2AAB" w:rsidRPr="006B2AAB" w:rsidRDefault="006B2AAB" w:rsidP="006B2AAB">
            <w:pPr>
              <w:rPr>
                <w:b/>
                <w:bCs/>
              </w:rPr>
            </w:pPr>
            <w:r w:rsidRPr="006B2AAB">
              <w:rPr>
                <w:b/>
                <w:bCs/>
              </w:rPr>
              <w:t>Comparability (2</w:t>
            </w:r>
            <w:r w:rsidR="003C09F2">
              <w:rPr>
                <w:b/>
                <w:bCs/>
              </w:rPr>
              <w:t xml:space="preserve"> </w:t>
            </w:r>
            <w:r w:rsidRPr="006B2AAB">
              <w:rPr>
                <w:b/>
                <w:bCs/>
              </w:rPr>
              <w:t>star)</w:t>
            </w:r>
          </w:p>
        </w:tc>
        <w:tc>
          <w:tcPr>
            <w:tcW w:w="3685" w:type="dxa"/>
            <w:gridSpan w:val="3"/>
          </w:tcPr>
          <w:p w:rsidR="006B2AAB" w:rsidRPr="006B2AAB" w:rsidRDefault="006B2AAB" w:rsidP="006B2AAB">
            <w:pPr>
              <w:rPr>
                <w:b/>
                <w:bCs/>
              </w:rPr>
            </w:pPr>
            <w:r w:rsidRPr="006B2AAB">
              <w:rPr>
                <w:rFonts w:ascii="Calibri" w:eastAsia="SimSun" w:hAnsi="Calibri" w:cs="TimesNewRomanPS-BoldMT"/>
                <w:b/>
                <w:bCs/>
                <w:szCs w:val="20"/>
              </w:rPr>
              <w:t>Outcome</w:t>
            </w:r>
            <w:r w:rsidRPr="006B2AAB">
              <w:rPr>
                <w:b/>
                <w:bCs/>
              </w:rPr>
              <w:t xml:space="preserve">  (3</w:t>
            </w:r>
            <w:r w:rsidR="003C09F2">
              <w:rPr>
                <w:b/>
                <w:bCs/>
              </w:rPr>
              <w:t xml:space="preserve"> </w:t>
            </w:r>
            <w:r w:rsidRPr="006B2AAB">
              <w:rPr>
                <w:b/>
                <w:bCs/>
              </w:rPr>
              <w:t>Star)</w:t>
            </w:r>
          </w:p>
        </w:tc>
        <w:tc>
          <w:tcPr>
            <w:tcW w:w="993" w:type="dxa"/>
            <w:vMerge w:val="restart"/>
          </w:tcPr>
          <w:p w:rsidR="006B2AAB" w:rsidRPr="006B2AAB" w:rsidRDefault="006B2AAB" w:rsidP="006B2AAB">
            <w:pPr>
              <w:rPr>
                <w:rFonts w:ascii="Calibri" w:eastAsia="SimSun" w:hAnsi="Calibri" w:cs="TimesNewRomanPS-BoldMT"/>
                <w:b/>
                <w:bCs/>
                <w:szCs w:val="20"/>
              </w:rPr>
            </w:pPr>
            <w:r w:rsidRPr="006B2AAB">
              <w:rPr>
                <w:rFonts w:ascii="Calibri" w:eastAsia="SimSun" w:hAnsi="Calibri" w:cs="TimesNewRomanPS-BoldMT"/>
                <w:b/>
                <w:bCs/>
                <w:szCs w:val="20"/>
              </w:rPr>
              <w:t>Total (9</w:t>
            </w:r>
            <w:r w:rsidR="003C09F2">
              <w:rPr>
                <w:rFonts w:ascii="Calibri" w:eastAsia="SimSun" w:hAnsi="Calibri" w:cs="TimesNewRomanPS-BoldMT"/>
                <w:b/>
                <w:bCs/>
                <w:szCs w:val="20"/>
              </w:rPr>
              <w:t xml:space="preserve"> </w:t>
            </w:r>
            <w:r w:rsidRPr="006B2AAB">
              <w:rPr>
                <w:rFonts w:ascii="Calibri" w:eastAsia="SimSun" w:hAnsi="Calibri" w:cs="TimesNewRomanPS-BoldMT"/>
                <w:b/>
                <w:bCs/>
                <w:szCs w:val="20"/>
              </w:rPr>
              <w:t>stars)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/>
        </w:tc>
        <w:tc>
          <w:tcPr>
            <w:tcW w:w="2127" w:type="dxa"/>
          </w:tcPr>
          <w:p w:rsidR="006B2AAB" w:rsidRPr="006B2AAB" w:rsidRDefault="006B2AAB" w:rsidP="006B2AAB"/>
        </w:tc>
        <w:tc>
          <w:tcPr>
            <w:tcW w:w="1275" w:type="dxa"/>
          </w:tcPr>
          <w:p w:rsidR="006B2AAB" w:rsidRPr="006B2AAB" w:rsidRDefault="006B2AAB" w:rsidP="006B2AAB">
            <w:pPr>
              <w:widowControl w:val="0"/>
              <w:autoSpaceDE w:val="0"/>
              <w:autoSpaceDN w:val="0"/>
              <w:adjustRightInd w:val="0"/>
              <w:rPr>
                <w:rFonts w:ascii="Calibri" w:eastAsia="SimSun" w:hAnsi="Calibri" w:cs="TimesNewRomanPS-BoldMT"/>
                <w:sz w:val="20"/>
                <w:szCs w:val="16"/>
              </w:rPr>
            </w:pPr>
            <w:r w:rsidRPr="006B2AAB">
              <w:rPr>
                <w:rFonts w:ascii="Calibri" w:eastAsia="SimSun" w:hAnsi="Calibri" w:cs="TimesNewRomanPS-BoldMT"/>
                <w:sz w:val="20"/>
                <w:szCs w:val="16"/>
              </w:rPr>
              <w:t>Representativeness of the sample</w:t>
            </w:r>
          </w:p>
          <w:p w:rsidR="006B2AAB" w:rsidRPr="006B2AAB" w:rsidRDefault="006B2AAB" w:rsidP="006B2AAB"/>
        </w:tc>
        <w:tc>
          <w:tcPr>
            <w:tcW w:w="851" w:type="dxa"/>
          </w:tcPr>
          <w:p w:rsidR="006B2AAB" w:rsidRPr="006B2AAB" w:rsidRDefault="006B2AAB" w:rsidP="006B2AAB">
            <w:r w:rsidRPr="006B2AAB">
              <w:rPr>
                <w:rFonts w:ascii="Calibri" w:eastAsia="SimSun" w:hAnsi="Calibri" w:cs="TimesNewRomanPS-BoldMT"/>
                <w:sz w:val="21"/>
                <w:szCs w:val="18"/>
              </w:rPr>
              <w:t>Sample size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rPr>
                <w:rFonts w:ascii="Calibri" w:eastAsia="SimSun" w:hAnsi="Calibri" w:cs="TimesNewRomanPS-BoldMT"/>
                <w:sz w:val="21"/>
                <w:szCs w:val="18"/>
              </w:rPr>
              <w:t>Ascertainment of exposure</w:t>
            </w:r>
          </w:p>
        </w:tc>
        <w:tc>
          <w:tcPr>
            <w:tcW w:w="993" w:type="dxa"/>
          </w:tcPr>
          <w:p w:rsidR="006B2AAB" w:rsidRPr="006B2AAB" w:rsidRDefault="006B2AAB" w:rsidP="006B2AAB">
            <w:pPr>
              <w:widowControl w:val="0"/>
              <w:autoSpaceDE w:val="0"/>
              <w:autoSpaceDN w:val="0"/>
              <w:adjustRightInd w:val="0"/>
              <w:rPr>
                <w:rFonts w:ascii="Calibri" w:hAnsi="Calibri" w:cs="TimesNewRomanPS-BoldMT"/>
                <w:sz w:val="20"/>
                <w:szCs w:val="16"/>
              </w:rPr>
            </w:pPr>
            <w:r w:rsidRPr="006B2AAB">
              <w:rPr>
                <w:rFonts w:ascii="Calibri" w:eastAsia="SimSun" w:hAnsi="Calibri" w:cs="TimesNewRomanPS-BoldMT"/>
                <w:sz w:val="20"/>
                <w:szCs w:val="16"/>
              </w:rPr>
              <w:t>Non-respondents</w:t>
            </w:r>
          </w:p>
          <w:p w:rsidR="006B2AAB" w:rsidRPr="006B2AAB" w:rsidRDefault="006B2AAB" w:rsidP="006B2AAB"/>
        </w:tc>
        <w:tc>
          <w:tcPr>
            <w:tcW w:w="1559" w:type="dxa"/>
          </w:tcPr>
          <w:p w:rsidR="006B2AAB" w:rsidRPr="006B2AAB" w:rsidRDefault="006B2AAB" w:rsidP="006B2AAB">
            <w:r w:rsidRPr="006B2AAB">
              <w:rPr>
                <w:rFonts w:ascii="Calibri" w:hAnsi="Calibri" w:cs="Arial"/>
                <w:szCs w:val="20"/>
              </w:rPr>
              <w:t>controls for the most important factor (Age)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rPr>
                <w:rFonts w:ascii="Calibri" w:hAnsi="Calibri" w:cs="Arial"/>
                <w:szCs w:val="20"/>
              </w:rPr>
              <w:t>control for any additional factor</w:t>
            </w:r>
          </w:p>
        </w:tc>
        <w:tc>
          <w:tcPr>
            <w:tcW w:w="1134" w:type="dxa"/>
          </w:tcPr>
          <w:p w:rsidR="006B2AAB" w:rsidRPr="006B2AAB" w:rsidRDefault="006B2AAB" w:rsidP="006B2AAB">
            <w:pPr>
              <w:widowControl w:val="0"/>
              <w:autoSpaceDE w:val="0"/>
              <w:autoSpaceDN w:val="0"/>
              <w:adjustRightInd w:val="0"/>
              <w:rPr>
                <w:rFonts w:ascii="Calibri" w:hAnsi="Calibri" w:cs="Arial"/>
                <w:szCs w:val="20"/>
              </w:rPr>
            </w:pPr>
            <w:r w:rsidRPr="006B2AAB">
              <w:rPr>
                <w:rFonts w:ascii="Calibri" w:eastAsia="SimSun" w:hAnsi="Calibri" w:cs="TimesNewRomanPS-BoldMT"/>
                <w:szCs w:val="20"/>
              </w:rPr>
              <w:t>Assessment of outcome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rPr>
                <w:rFonts w:ascii="Calibri" w:hAnsi="Calibri" w:cs="Arial"/>
                <w:sz w:val="20"/>
                <w:szCs w:val="16"/>
              </w:rPr>
              <w:t>Follow-up long enough for outcomes to occur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rPr>
                <w:rFonts w:ascii="Calibri" w:hAnsi="Calibri" w:cs="Arial"/>
                <w:sz w:val="20"/>
                <w:szCs w:val="16"/>
              </w:rPr>
              <w:t>Adequacy of follow up of participants</w:t>
            </w:r>
          </w:p>
        </w:tc>
        <w:tc>
          <w:tcPr>
            <w:tcW w:w="993" w:type="dxa"/>
            <w:vMerge/>
          </w:tcPr>
          <w:p w:rsidR="006B2AAB" w:rsidRPr="006B2AAB" w:rsidRDefault="006B2AAB" w:rsidP="006B2AAB">
            <w:pPr>
              <w:rPr>
                <w:rFonts w:ascii="Calibri" w:hAnsi="Calibri" w:cs="Arial"/>
                <w:sz w:val="20"/>
                <w:szCs w:val="16"/>
              </w:rPr>
            </w:pP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Baliashvili, 2016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/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/>
        </w:tc>
        <w:tc>
          <w:tcPr>
            <w:tcW w:w="1559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3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Elliott, 1993</w:t>
            </w:r>
          </w:p>
        </w:tc>
        <w:tc>
          <w:tcPr>
            <w:tcW w:w="1275" w:type="dxa"/>
          </w:tcPr>
          <w:p w:rsidR="006B2AAB" w:rsidRPr="006B2AAB" w:rsidRDefault="006B2AAB" w:rsidP="006B2AAB"/>
        </w:tc>
        <w:tc>
          <w:tcPr>
            <w:tcW w:w="851" w:type="dxa"/>
          </w:tcPr>
          <w:p w:rsidR="006B2AAB" w:rsidRPr="006B2AAB" w:rsidRDefault="006B2AAB" w:rsidP="006B2AAB"/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/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4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Maciel, 2009</w:t>
            </w:r>
          </w:p>
        </w:tc>
        <w:tc>
          <w:tcPr>
            <w:tcW w:w="1275" w:type="dxa"/>
          </w:tcPr>
          <w:p w:rsidR="006B2AAB" w:rsidRPr="006B2AAB" w:rsidRDefault="006B2AAB" w:rsidP="006B2AAB"/>
        </w:tc>
        <w:tc>
          <w:tcPr>
            <w:tcW w:w="851" w:type="dxa"/>
          </w:tcPr>
          <w:p w:rsidR="006B2AAB" w:rsidRPr="006B2AAB" w:rsidRDefault="006B2AAB" w:rsidP="006B2AAB"/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/>
        </w:tc>
        <w:tc>
          <w:tcPr>
            <w:tcW w:w="1559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4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Madhi, 2002</w:t>
            </w:r>
          </w:p>
        </w:tc>
        <w:tc>
          <w:tcPr>
            <w:tcW w:w="1275" w:type="dxa"/>
          </w:tcPr>
          <w:p w:rsidR="006B2AAB" w:rsidRPr="006B2AAB" w:rsidRDefault="006B2AAB" w:rsidP="006B2AAB"/>
        </w:tc>
        <w:tc>
          <w:tcPr>
            <w:tcW w:w="851" w:type="dxa"/>
          </w:tcPr>
          <w:p w:rsidR="006B2AAB" w:rsidRPr="006B2AAB" w:rsidRDefault="006B2AAB" w:rsidP="006B2AAB"/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/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4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Singh, 2005</w:t>
            </w:r>
          </w:p>
        </w:tc>
        <w:tc>
          <w:tcPr>
            <w:tcW w:w="1275" w:type="dxa"/>
          </w:tcPr>
          <w:p w:rsidR="006B2AAB" w:rsidRPr="006B2AAB" w:rsidRDefault="006B2AAB" w:rsidP="006B2AAB"/>
        </w:tc>
        <w:tc>
          <w:tcPr>
            <w:tcW w:w="851" w:type="dxa"/>
          </w:tcPr>
          <w:p w:rsidR="006B2AAB" w:rsidRPr="006B2AAB" w:rsidRDefault="006B2AAB" w:rsidP="006B2AAB"/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/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4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Teixeira, 2001</w:t>
            </w:r>
          </w:p>
        </w:tc>
        <w:tc>
          <w:tcPr>
            <w:tcW w:w="1275" w:type="dxa"/>
          </w:tcPr>
          <w:p w:rsidR="006B2AAB" w:rsidRPr="006B2AAB" w:rsidRDefault="006B2AAB" w:rsidP="006B2AAB"/>
        </w:tc>
        <w:tc>
          <w:tcPr>
            <w:tcW w:w="851" w:type="dxa"/>
          </w:tcPr>
          <w:p w:rsidR="006B2AAB" w:rsidRPr="006B2AAB" w:rsidRDefault="006B2AAB" w:rsidP="006B2AAB"/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/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4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Elmi, 2014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/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5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Faksri, 2015</w:t>
            </w:r>
          </w:p>
        </w:tc>
        <w:tc>
          <w:tcPr>
            <w:tcW w:w="1275" w:type="dxa"/>
          </w:tcPr>
          <w:p w:rsidR="006B2AAB" w:rsidRPr="006B2AAB" w:rsidRDefault="006B2AAB" w:rsidP="006B2AAB"/>
        </w:tc>
        <w:tc>
          <w:tcPr>
            <w:tcW w:w="851" w:type="dxa"/>
          </w:tcPr>
          <w:p w:rsidR="006B2AAB" w:rsidRPr="006B2AAB" w:rsidRDefault="006B2AAB" w:rsidP="006B2AAB"/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5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Jones-Lopez, 2016</w:t>
            </w:r>
          </w:p>
        </w:tc>
        <w:tc>
          <w:tcPr>
            <w:tcW w:w="1275" w:type="dxa"/>
          </w:tcPr>
          <w:p w:rsidR="006B2AAB" w:rsidRPr="006B2AAB" w:rsidRDefault="006B2AAB" w:rsidP="006B2AAB"/>
        </w:tc>
        <w:tc>
          <w:tcPr>
            <w:tcW w:w="851" w:type="dxa"/>
          </w:tcPr>
          <w:p w:rsidR="006B2AAB" w:rsidRPr="006B2AAB" w:rsidRDefault="006B2AAB" w:rsidP="006B2AAB"/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5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Mendes, 2012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/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/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5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Nair, 2016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/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/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5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Nunn, 1994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/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/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5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Carvalho, 2001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/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/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6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Castillo Otero, 1999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6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Cayla, 1996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/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6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Kifai, 2009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/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6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Mohammad, 2002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/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6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Tornee, 2004</w:t>
            </w:r>
          </w:p>
        </w:tc>
        <w:tc>
          <w:tcPr>
            <w:tcW w:w="1275" w:type="dxa"/>
          </w:tcPr>
          <w:p w:rsidR="006B2AAB" w:rsidRPr="006B2AAB" w:rsidRDefault="006B2AAB" w:rsidP="006B2AAB"/>
        </w:tc>
        <w:tc>
          <w:tcPr>
            <w:tcW w:w="851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6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Espinal, 2000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/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7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Gessner, 1998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7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Godoy, 2013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7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Golub, 2006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/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7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Grandjean, 2011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7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Lienhardt, 2003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/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/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7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Ling, 2011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7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Rathi, 2002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7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Xu, 2008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/>
        </w:tc>
        <w:tc>
          <w:tcPr>
            <w:tcW w:w="993" w:type="dxa"/>
          </w:tcPr>
          <w:p w:rsidR="006B2AAB" w:rsidRPr="006B2AAB" w:rsidRDefault="006B2AAB" w:rsidP="006B2AAB">
            <w:r w:rsidRPr="006B2AAB">
              <w:t>7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Lohmann, 2012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8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Loredo, 2014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/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8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Grandjean, 2015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9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Guwatudde, 2003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9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Huang, 2014 (Cigar)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9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Huang, 2014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9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Lee, 2008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9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Martinez, 2016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/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9*</w:t>
            </w:r>
          </w:p>
        </w:tc>
      </w:tr>
      <w:tr w:rsidR="006B2AAB" w:rsidRPr="006B2AAB" w:rsidTr="00CC124A">
        <w:tc>
          <w:tcPr>
            <w:tcW w:w="562" w:type="dxa"/>
          </w:tcPr>
          <w:p w:rsidR="006B2AAB" w:rsidRPr="006B2AAB" w:rsidRDefault="006B2AAB" w:rsidP="006B2AAB">
            <w:pPr>
              <w:numPr>
                <w:ilvl w:val="0"/>
                <w:numId w:val="3"/>
              </w:numPr>
            </w:pPr>
          </w:p>
        </w:tc>
        <w:tc>
          <w:tcPr>
            <w:tcW w:w="2127" w:type="dxa"/>
          </w:tcPr>
          <w:p w:rsidR="006B2AAB" w:rsidRPr="006B2AAB" w:rsidRDefault="006B2AAB" w:rsidP="006B2AAB">
            <w:r w:rsidRPr="006B2AAB">
              <w:t>Otero, 2016</w:t>
            </w:r>
          </w:p>
        </w:tc>
        <w:tc>
          <w:tcPr>
            <w:tcW w:w="1275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851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559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417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1134" w:type="dxa"/>
          </w:tcPr>
          <w:p w:rsidR="006B2AAB" w:rsidRPr="006B2AAB" w:rsidRDefault="006B2AAB" w:rsidP="006B2AAB">
            <w:r w:rsidRPr="006B2AAB">
              <w:t>*</w:t>
            </w:r>
          </w:p>
        </w:tc>
        <w:tc>
          <w:tcPr>
            <w:tcW w:w="993" w:type="dxa"/>
          </w:tcPr>
          <w:p w:rsidR="006B2AAB" w:rsidRPr="006B2AAB" w:rsidRDefault="006B2AAB" w:rsidP="006B2AAB">
            <w:r w:rsidRPr="006B2AAB">
              <w:t>9*</w:t>
            </w:r>
          </w:p>
        </w:tc>
      </w:tr>
    </w:tbl>
    <w:p w:rsidR="006B2AAB" w:rsidRPr="006B2AAB" w:rsidRDefault="006B2AAB" w:rsidP="006B2AAB"/>
    <w:p w:rsidR="006B2AAB" w:rsidRDefault="006B2AAB" w:rsidP="006B2AAB">
      <w:pPr>
        <w:tabs>
          <w:tab w:val="left" w:pos="5533"/>
        </w:tabs>
      </w:pPr>
    </w:p>
    <w:p w:rsidR="00E96EA5" w:rsidRDefault="00E96EA5" w:rsidP="006B2AAB">
      <w:pPr>
        <w:tabs>
          <w:tab w:val="left" w:pos="5533"/>
        </w:tabs>
      </w:pPr>
    </w:p>
    <w:p w:rsidR="00E96EA5" w:rsidRDefault="00E96EA5" w:rsidP="006B2AAB">
      <w:pPr>
        <w:tabs>
          <w:tab w:val="left" w:pos="5533"/>
        </w:tabs>
      </w:pPr>
    </w:p>
    <w:p w:rsidR="00E96EA5" w:rsidRDefault="00E96EA5" w:rsidP="006B2AAB">
      <w:pPr>
        <w:tabs>
          <w:tab w:val="left" w:pos="5533"/>
        </w:tabs>
      </w:pPr>
    </w:p>
    <w:p w:rsidR="00E96EA5" w:rsidRDefault="00E96EA5" w:rsidP="006B2AAB">
      <w:pPr>
        <w:tabs>
          <w:tab w:val="left" w:pos="5533"/>
        </w:tabs>
      </w:pPr>
    </w:p>
    <w:p w:rsidR="00E96EA5" w:rsidRDefault="00E96EA5" w:rsidP="006B2AAB">
      <w:pPr>
        <w:tabs>
          <w:tab w:val="left" w:pos="5533"/>
        </w:tabs>
      </w:pPr>
    </w:p>
    <w:p w:rsidR="00E96EA5" w:rsidRDefault="00E96EA5" w:rsidP="006B2AAB">
      <w:pPr>
        <w:tabs>
          <w:tab w:val="left" w:pos="5533"/>
        </w:tabs>
      </w:pPr>
    </w:p>
    <w:p w:rsidR="00E96EA5" w:rsidRDefault="00E96EA5" w:rsidP="006B2AAB">
      <w:pPr>
        <w:tabs>
          <w:tab w:val="left" w:pos="5533"/>
        </w:tabs>
      </w:pPr>
    </w:p>
    <w:p w:rsidR="00E96EA5" w:rsidRDefault="00E96EA5" w:rsidP="006B2AAB">
      <w:pPr>
        <w:tabs>
          <w:tab w:val="left" w:pos="5533"/>
        </w:tabs>
      </w:pPr>
    </w:p>
    <w:p w:rsidR="00E96EA5" w:rsidRDefault="00E96EA5" w:rsidP="006B2AAB">
      <w:pPr>
        <w:tabs>
          <w:tab w:val="left" w:pos="5533"/>
        </w:tabs>
      </w:pPr>
    </w:p>
    <w:p w:rsidR="00E96EA5" w:rsidRDefault="00E96EA5" w:rsidP="006B2AAB">
      <w:pPr>
        <w:tabs>
          <w:tab w:val="left" w:pos="5533"/>
        </w:tabs>
      </w:pPr>
    </w:p>
    <w:p w:rsidR="00E96EA5" w:rsidRDefault="00E96EA5" w:rsidP="006B2AAB">
      <w:pPr>
        <w:tabs>
          <w:tab w:val="left" w:pos="5533"/>
        </w:tabs>
        <w:sectPr w:rsidR="00E96EA5" w:rsidSect="00CC124A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E96EA5" w:rsidRPr="006B2AAB" w:rsidRDefault="00BC0591" w:rsidP="0079613E">
      <w:pPr>
        <w:pStyle w:val="Heading1"/>
      </w:pPr>
      <w:bookmarkStart w:id="3" w:name="_Toc481143219"/>
      <w:r>
        <w:t>Table 3-</w:t>
      </w:r>
      <w:r w:rsidR="00E96EA5" w:rsidRPr="006B2AAB">
        <w:t xml:space="preserve"> Definitions of index cases and contacts in the 37 included studies.</w:t>
      </w:r>
      <w:bookmarkEnd w:id="3"/>
    </w:p>
    <w:tbl>
      <w:tblPr>
        <w:tblStyle w:val="TableGrid"/>
        <w:tblW w:w="8930" w:type="dxa"/>
        <w:tblInd w:w="137" w:type="dxa"/>
        <w:tblLook w:val="04A0" w:firstRow="1" w:lastRow="0" w:firstColumn="1" w:lastColumn="0" w:noHBand="0" w:noVBand="1"/>
      </w:tblPr>
      <w:tblGrid>
        <w:gridCol w:w="5670"/>
        <w:gridCol w:w="2126"/>
        <w:gridCol w:w="1134"/>
      </w:tblGrid>
      <w:tr w:rsidR="00E96EA5" w:rsidRPr="005F5D5C" w:rsidTr="00FC0111">
        <w:tc>
          <w:tcPr>
            <w:tcW w:w="5670" w:type="dxa"/>
          </w:tcPr>
          <w:p w:rsidR="00E96EA5" w:rsidRPr="005F5D5C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5F5D5C">
              <w:rPr>
                <w:b/>
                <w:bCs/>
                <w:sz w:val="21"/>
                <w:szCs w:val="21"/>
              </w:rPr>
              <w:t xml:space="preserve">Definition of index patients  </w:t>
            </w:r>
          </w:p>
        </w:tc>
        <w:tc>
          <w:tcPr>
            <w:tcW w:w="2126" w:type="dxa"/>
          </w:tcPr>
          <w:p w:rsidR="00E96EA5" w:rsidRPr="005F5D5C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5F5D5C">
              <w:rPr>
                <w:b/>
                <w:bCs/>
                <w:sz w:val="21"/>
                <w:szCs w:val="21"/>
              </w:rPr>
              <w:t>First Author &amp; year</w:t>
            </w:r>
          </w:p>
        </w:tc>
        <w:tc>
          <w:tcPr>
            <w:tcW w:w="1134" w:type="dxa"/>
          </w:tcPr>
          <w:p w:rsidR="00E96EA5" w:rsidRPr="005F5D5C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5F5D5C">
              <w:rPr>
                <w:b/>
                <w:bCs/>
                <w:sz w:val="21"/>
                <w:szCs w:val="21"/>
              </w:rPr>
              <w:t>Reference</w:t>
            </w:r>
          </w:p>
        </w:tc>
      </w:tr>
      <w:tr w:rsidR="00E96EA5" w:rsidTr="00FC0111">
        <w:tc>
          <w:tcPr>
            <w:tcW w:w="5670" w:type="dxa"/>
          </w:tcPr>
          <w:p w:rsidR="00E96EA5" w:rsidRPr="00591F87" w:rsidRDefault="00E96EA5" w:rsidP="00FC0111">
            <w:pPr>
              <w:pStyle w:val="ListParagraph"/>
              <w:numPr>
                <w:ilvl w:val="0"/>
                <w:numId w:val="1"/>
              </w:numPr>
              <w:rPr>
                <w:sz w:val="21"/>
                <w:szCs w:val="21"/>
              </w:rPr>
            </w:pPr>
            <w:r w:rsidRPr="00591F87">
              <w:rPr>
                <w:sz w:val="21"/>
                <w:szCs w:val="21"/>
              </w:rPr>
              <w:t>Newly</w:t>
            </w:r>
            <w:r>
              <w:rPr>
                <w:sz w:val="21"/>
                <w:szCs w:val="21"/>
              </w:rPr>
              <w:t xml:space="preserve"> diagnosed</w:t>
            </w:r>
            <w:r w:rsidRPr="00591F87"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t xml:space="preserve">sputum </w:t>
            </w:r>
            <w:r w:rsidRPr="00591F87">
              <w:rPr>
                <w:sz w:val="21"/>
                <w:szCs w:val="21"/>
              </w:rPr>
              <w:t>smear-positive PTB</w:t>
            </w:r>
          </w:p>
        </w:tc>
        <w:tc>
          <w:tcPr>
            <w:tcW w:w="2126" w:type="dxa"/>
          </w:tcPr>
          <w:p w:rsidR="00E96EA5" w:rsidRPr="007F3368" w:rsidRDefault="00E96EA5" w:rsidP="00FC0111">
            <w:pPr>
              <w:rPr>
                <w:sz w:val="21"/>
                <w:szCs w:val="21"/>
                <w:lang w:val="fr-FR"/>
              </w:rPr>
            </w:pPr>
            <w:r w:rsidRPr="007F3368">
              <w:rPr>
                <w:sz w:val="21"/>
                <w:szCs w:val="21"/>
                <w:lang w:val="fr-FR"/>
              </w:rPr>
              <w:t>Otero, 2016</w:t>
            </w:r>
          </w:p>
          <w:p w:rsidR="00E96EA5" w:rsidRPr="007F3368" w:rsidRDefault="00E96EA5" w:rsidP="00FC0111">
            <w:pPr>
              <w:rPr>
                <w:sz w:val="21"/>
                <w:szCs w:val="21"/>
                <w:lang w:val="fr-FR"/>
              </w:rPr>
            </w:pPr>
            <w:r w:rsidRPr="007F3368">
              <w:rPr>
                <w:sz w:val="21"/>
                <w:szCs w:val="21"/>
                <w:lang w:val="fr-FR"/>
              </w:rPr>
              <w:t>Nair, 2016</w:t>
            </w:r>
          </w:p>
          <w:p w:rsidR="00E96EA5" w:rsidRPr="007F3368" w:rsidRDefault="00E96EA5" w:rsidP="00FC0111">
            <w:pPr>
              <w:rPr>
                <w:sz w:val="21"/>
                <w:szCs w:val="21"/>
                <w:lang w:val="fr-FR"/>
              </w:rPr>
            </w:pPr>
            <w:r w:rsidRPr="007F3368">
              <w:rPr>
                <w:sz w:val="21"/>
                <w:szCs w:val="21"/>
                <w:lang w:val="fr-FR"/>
              </w:rPr>
              <w:t>Jones-Lopez, 2016</w:t>
            </w:r>
          </w:p>
          <w:p w:rsidR="00E96EA5" w:rsidRPr="007F3368" w:rsidRDefault="00E96EA5" w:rsidP="00FC0111">
            <w:pPr>
              <w:rPr>
                <w:sz w:val="21"/>
                <w:szCs w:val="21"/>
                <w:lang w:val="fr-FR"/>
              </w:rPr>
            </w:pPr>
            <w:r w:rsidRPr="007F3368">
              <w:rPr>
                <w:sz w:val="21"/>
                <w:szCs w:val="21"/>
                <w:lang w:val="fr-FR"/>
              </w:rPr>
              <w:t>Kifai, 2009</w:t>
            </w:r>
          </w:p>
          <w:p w:rsidR="00E96EA5" w:rsidRPr="007F3368" w:rsidRDefault="00E96EA5" w:rsidP="00FC0111">
            <w:pPr>
              <w:rPr>
                <w:sz w:val="21"/>
                <w:szCs w:val="21"/>
                <w:lang w:val="fr-FR"/>
              </w:rPr>
            </w:pPr>
            <w:r w:rsidRPr="007F3368">
              <w:rPr>
                <w:sz w:val="21"/>
                <w:szCs w:val="21"/>
                <w:lang w:val="fr-FR"/>
              </w:rPr>
              <w:t>Tornee, 2004</w:t>
            </w:r>
          </w:p>
          <w:p w:rsidR="00E96EA5" w:rsidRPr="007F3368" w:rsidRDefault="00E96EA5" w:rsidP="00FC0111">
            <w:pPr>
              <w:rPr>
                <w:sz w:val="21"/>
                <w:szCs w:val="21"/>
                <w:lang w:val="fr-FR"/>
              </w:rPr>
            </w:pPr>
            <w:r w:rsidRPr="007F3368">
              <w:rPr>
                <w:sz w:val="21"/>
                <w:szCs w:val="21"/>
                <w:lang w:val="fr-FR"/>
              </w:rPr>
              <w:t>Rathi, 2002</w:t>
            </w:r>
          </w:p>
          <w:p w:rsidR="00E96EA5" w:rsidRPr="000D7C1E" w:rsidRDefault="00E96EA5" w:rsidP="00FC0111">
            <w:pPr>
              <w:rPr>
                <w:sz w:val="21"/>
                <w:szCs w:val="21"/>
              </w:rPr>
            </w:pPr>
            <w:r w:rsidRPr="000D7C1E">
              <w:rPr>
                <w:sz w:val="21"/>
                <w:szCs w:val="21"/>
              </w:rPr>
              <w:t>Cayla, 1996</w:t>
            </w:r>
          </w:p>
          <w:p w:rsidR="00E96EA5" w:rsidRPr="00A66A7E" w:rsidRDefault="00E96EA5" w:rsidP="00FC0111">
            <w:pPr>
              <w:rPr>
                <w:sz w:val="21"/>
                <w:szCs w:val="21"/>
                <w:lang w:val="fr-FR"/>
              </w:rPr>
            </w:pPr>
            <w:r w:rsidRPr="001E6573">
              <w:rPr>
                <w:sz w:val="21"/>
                <w:szCs w:val="21"/>
                <w:lang w:val="fr-FR"/>
              </w:rPr>
              <w:t xml:space="preserve">Xu, 2008 </w:t>
            </w:r>
          </w:p>
        </w:tc>
        <w:tc>
          <w:tcPr>
            <w:tcW w:w="1134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PdGVybzwvQXV0aG9yPjxZZWFyPjIwMTY8L1llYXI+PFJl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PdGVybzwvQXV0aG9yPjxZZWFyPjIwMTY8L1llYXI+PFJl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OYWlyPC9BdXRob3I+PFllYXI+MjAxNjwvWWVhcj48UmVj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OYWlyPC9BdXRob3I+PFllYXI+MjAxNjwvWWVhcj48UmVj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Kb25lcy1Mb3BlejwvQXV0aG9yPjxZZWFyPjIwMTY8L1ll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Kb25lcy1Mb3BlejwvQXV0aG9yPjxZZWFyPjIwMTY8L1ll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LaWZhaTwvQXV0aG9yPjxZZWFyPjIwMDk8L1llYXI+PFJl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LaWZhaTwvQXV0aG9yPjxZZWFyPjIwMDk8L1llYXI+PFJl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4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Ub3JuZWU8L0F1dGhvcj48WWVhcj4yMDA0PC9ZZWFyPjxS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L0VuZE5vdGU+AG=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Ub3JuZWU8L0F1dGhvcj48WWVhcj4yMDA0PC9ZZWFyPjxS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L0VuZE5vdGU+AG=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5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SYXRoaTwvQXV0aG9yPjxZZWFyPjIwMDI8L1llYXI+PFJl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=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SYXRoaTwvQXV0aG9yPjxZZWFyPjIwMDI8L1llYXI+PFJl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=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6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DYXlsYTwvQXV0aG9yPjxZZWFyPjE5OTY8L1llYXI+PFJl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DYXlsYTwvQXV0aG9yPjxZZWFyPjE5OTY8L1llYXI+PFJl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7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Pr="00C24A70" w:rsidRDefault="00E96E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/>
            </w:r>
            <w:r w:rsidR="00CA1778">
              <w:rPr>
                <w:sz w:val="21"/>
                <w:szCs w:val="21"/>
              </w:rPr>
              <w:instrText xml:space="preserve"> ADDIN EN.CITE &lt;EndNote&gt;&lt;Cite&gt;&lt;Author&gt;Xu&lt;/Author&gt;&lt;Year&gt;2008&lt;/Year&gt;&lt;RecNum&gt;30&lt;/RecNum&gt;&lt;DisplayText&gt;[8]&lt;/DisplayText&gt;&lt;record&gt;&lt;rec-number&gt;30&lt;/rec-number&gt;&lt;foreign-keys&gt;&lt;key app="EN" db-id="z0tfxdss72xedlezta6vv5952rdd5ttfzdpe" timestamp="1505976171"&gt;30&lt;/key&gt;&lt;/foreign-keys&gt;&lt;ref-type name="Journal Article"&gt;17&lt;/ref-type&gt;&lt;contributors&gt;&lt;authors&gt;&lt;author&gt;Xu, L.&lt;/author&gt;&lt;author&gt;Chongsuvivatwong, V.&lt;/author&gt;&lt;author&gt;Lu, L.&lt;/author&gt;&lt;author&gt;Geater, A.&lt;/author&gt;&lt;author&gt;Ren, L. J.&lt;/author&gt;&lt;/authors&gt;&lt;/contributors&gt;&lt;titles&gt;&lt;title&gt;Dose-response relationship between treatment delay of smear-positive tuberculosis patients and intra-household transmission: a cross-sectional study&lt;/title&gt;&lt;secondary-title&gt;Transactions of the Royal Society of Tropical Medicine and Hygiene&lt;/secondary-title&gt;&lt;/titles&gt;&lt;periodical&gt;&lt;full-title&gt;Transactions of the Royal Society of Tropical Medicine and Hygiene&lt;/full-title&gt;&lt;/periodical&gt;&lt;pages&gt;797-804&lt;/pages&gt;&lt;volume&gt;102&lt;/volume&gt;&lt;number&gt;8&lt;/number&gt;&lt;dates&gt;&lt;year&gt;2008&lt;/year&gt;&lt;pub-dates&gt;&lt;date&gt;Aug&lt;/date&gt;&lt;/pub-dates&gt;&lt;/dates&gt;&lt;isbn&gt;0035-9203&lt;/isbn&gt;&lt;accession-num&gt;WOS:000258201600011&lt;/accession-num&gt;&lt;urls&gt;&lt;related-urls&gt;&lt;url&gt;&amp;lt;Go to ISI&amp;gt;://WOS:000258201600011&lt;/url&gt;&lt;/related-urls&gt;&lt;/urls&gt;&lt;electronic-resource-num&gt;10.1016/j.trstmh.2008.04.027&lt;/electronic-resource-num&gt;&lt;/record&gt;&lt;/Cite&gt;&lt;/EndNote&gt;</w:instrText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8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E96EA5" w:rsidTr="00FC0111">
        <w:tc>
          <w:tcPr>
            <w:tcW w:w="5670" w:type="dxa"/>
          </w:tcPr>
          <w:p w:rsidR="00E96EA5" w:rsidRPr="00591F87" w:rsidRDefault="00E96EA5" w:rsidP="00FC0111">
            <w:pPr>
              <w:pStyle w:val="ListParagraph"/>
              <w:numPr>
                <w:ilvl w:val="0"/>
                <w:numId w:val="1"/>
              </w:numPr>
              <w:rPr>
                <w:sz w:val="21"/>
                <w:szCs w:val="21"/>
              </w:rPr>
            </w:pPr>
            <w:r w:rsidRPr="00591F87">
              <w:rPr>
                <w:sz w:val="21"/>
                <w:szCs w:val="21"/>
              </w:rPr>
              <w:t>Confirmed PTB patients</w:t>
            </w:r>
          </w:p>
        </w:tc>
        <w:tc>
          <w:tcPr>
            <w:tcW w:w="2126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4C0212">
              <w:rPr>
                <w:sz w:val="21"/>
                <w:szCs w:val="21"/>
              </w:rPr>
              <w:t>Mendes, 2012</w:t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 w:rsidRPr="003934C3">
              <w:rPr>
                <w:sz w:val="21"/>
                <w:szCs w:val="21"/>
              </w:rPr>
              <w:t>Golub, 2006</w:t>
            </w:r>
          </w:p>
          <w:p w:rsidR="00E96EA5" w:rsidRPr="00114303" w:rsidRDefault="00E96EA5" w:rsidP="00FC0111">
            <w:pPr>
              <w:rPr>
                <w:sz w:val="21"/>
                <w:szCs w:val="21"/>
                <w:lang w:val="pt-PT"/>
              </w:rPr>
            </w:pPr>
            <w:r w:rsidRPr="00114303">
              <w:rPr>
                <w:sz w:val="21"/>
                <w:szCs w:val="21"/>
                <w:lang w:val="pt-PT"/>
              </w:rPr>
              <w:t>Lienhardt, 2003</w:t>
            </w:r>
          </w:p>
          <w:p w:rsidR="00E96EA5" w:rsidRPr="00114303" w:rsidRDefault="00E96EA5" w:rsidP="00FC0111">
            <w:pPr>
              <w:rPr>
                <w:sz w:val="21"/>
                <w:szCs w:val="21"/>
                <w:lang w:val="pt-PT"/>
              </w:rPr>
            </w:pPr>
            <w:r w:rsidRPr="00114303">
              <w:rPr>
                <w:sz w:val="21"/>
                <w:szCs w:val="21"/>
                <w:lang w:val="pt-PT"/>
              </w:rPr>
              <w:t>Mohammad, 2002</w:t>
            </w:r>
          </w:p>
          <w:p w:rsidR="00E96EA5" w:rsidRPr="00114303" w:rsidRDefault="00E96EA5" w:rsidP="00FC0111">
            <w:pPr>
              <w:rPr>
                <w:sz w:val="21"/>
                <w:szCs w:val="21"/>
                <w:lang w:val="pt-PT"/>
              </w:rPr>
            </w:pPr>
            <w:r w:rsidRPr="00114303">
              <w:rPr>
                <w:sz w:val="21"/>
                <w:szCs w:val="21"/>
                <w:lang w:val="pt-PT"/>
              </w:rPr>
              <w:t>Madhi, 2002</w:t>
            </w:r>
          </w:p>
          <w:p w:rsidR="00E96EA5" w:rsidRPr="004B3007" w:rsidRDefault="00E96EA5" w:rsidP="00FC0111">
            <w:pPr>
              <w:rPr>
                <w:sz w:val="21"/>
                <w:szCs w:val="21"/>
                <w:lang w:val="pt-PT"/>
              </w:rPr>
            </w:pPr>
            <w:r w:rsidRPr="004B3007">
              <w:rPr>
                <w:sz w:val="21"/>
                <w:szCs w:val="21"/>
                <w:lang w:val="pt-PT"/>
              </w:rPr>
              <w:t>Carvalho, 2001</w:t>
            </w:r>
          </w:p>
          <w:p w:rsidR="00E96EA5" w:rsidRPr="00E72203" w:rsidRDefault="00E96EA5" w:rsidP="00FC0111">
            <w:pPr>
              <w:rPr>
                <w:sz w:val="21"/>
                <w:szCs w:val="21"/>
                <w:lang w:val="de-DE"/>
              </w:rPr>
            </w:pPr>
            <w:r w:rsidRPr="00E72203">
              <w:rPr>
                <w:sz w:val="21"/>
                <w:szCs w:val="21"/>
                <w:lang w:val="de-DE"/>
              </w:rPr>
              <w:t>Espinal, 2000</w:t>
            </w:r>
          </w:p>
          <w:p w:rsidR="00E96EA5" w:rsidRPr="00E72203" w:rsidRDefault="00E96EA5" w:rsidP="00FC0111">
            <w:pPr>
              <w:rPr>
                <w:sz w:val="21"/>
                <w:szCs w:val="21"/>
                <w:lang w:val="de-DE"/>
              </w:rPr>
            </w:pPr>
            <w:r w:rsidRPr="00E72203">
              <w:rPr>
                <w:sz w:val="21"/>
                <w:szCs w:val="21"/>
                <w:lang w:val="de-DE"/>
              </w:rPr>
              <w:t>Gessner, 1998</w:t>
            </w:r>
          </w:p>
          <w:p w:rsidR="00E96EA5" w:rsidRPr="00E72203" w:rsidRDefault="00E96EA5" w:rsidP="00FC0111">
            <w:pPr>
              <w:rPr>
                <w:sz w:val="21"/>
                <w:szCs w:val="21"/>
                <w:lang w:val="de-DE"/>
              </w:rPr>
            </w:pPr>
            <w:r w:rsidRPr="00E72203">
              <w:rPr>
                <w:sz w:val="21"/>
                <w:szCs w:val="21"/>
                <w:lang w:val="de-DE"/>
              </w:rPr>
              <w:t>Nunn, 1994</w:t>
            </w:r>
          </w:p>
          <w:p w:rsidR="00E96EA5" w:rsidRPr="00E72203" w:rsidRDefault="00E96EA5" w:rsidP="00FC0111">
            <w:pPr>
              <w:rPr>
                <w:sz w:val="21"/>
                <w:szCs w:val="21"/>
                <w:lang w:val="de-DE"/>
              </w:rPr>
            </w:pPr>
            <w:r w:rsidRPr="00E72203">
              <w:rPr>
                <w:sz w:val="21"/>
                <w:szCs w:val="21"/>
                <w:lang w:val="de-DE"/>
              </w:rPr>
              <w:t>Elliott, 1993</w:t>
            </w:r>
          </w:p>
          <w:p w:rsidR="00E96EA5" w:rsidRPr="00E72203" w:rsidRDefault="00E96EA5" w:rsidP="00FC0111">
            <w:pPr>
              <w:rPr>
                <w:sz w:val="21"/>
                <w:szCs w:val="21"/>
                <w:lang w:val="de-DE"/>
              </w:rPr>
            </w:pPr>
            <w:r w:rsidRPr="00E72203">
              <w:rPr>
                <w:sz w:val="21"/>
                <w:szCs w:val="21"/>
                <w:lang w:val="de-DE"/>
              </w:rPr>
              <w:t xml:space="preserve"> Singh, 2005</w:t>
            </w:r>
          </w:p>
        </w:tc>
        <w:tc>
          <w:tcPr>
            <w:tcW w:w="1134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NZW5kZXM8L0F1dGhvcj48WWVhcj4yMDEyPC9ZZWFyPjxS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NZW5kZXM8L0F1dGhvcj48WWVhcj4yMDEyPC9ZZWFyPjxS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9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Hb2x1YjwvQXV0aG9yPjxZZWFyPjIwMDY8L1llYXI+PFJl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Hb2x1YjwvQXV0aG9yPjxZZWFyPjIwMDY8L1llYXI+PFJl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0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MaWVuaGFyZHQ8L0F1dGhvcj48WWVhcj4yMDAzPC9ZZWFy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MaWVuaGFyZHQ8L0F1dGhvcj48WWVhcj4yMDAzPC9ZZWFy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1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Nb2hhbW1hZDwvQXV0aG9yPjxZZWFyPjIwMDI8L1llYXI+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Nb2hhbW1hZDwvQXV0aG9yPjxZZWFyPjIwMDI8L1llYXI+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2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NYWRoaTwvQXV0aG9yPjxZZWFyPjIwMDI8L1llYXI+PFJl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NYWRoaTwvQXV0aG9yPjxZZWFyPjIwMDI8L1llYXI+PFJl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3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DYXJ2YWxobzwvQXV0aG9yPjxZZWFyPjIwMDE8L1llYXI+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DYXJ2YWxobzwvQXV0aG9yPjxZZWFyPjIwMDE8L1llYXI+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4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/>
            </w:r>
            <w:r w:rsidR="00CA1778">
              <w:rPr>
                <w:sz w:val="21"/>
                <w:szCs w:val="21"/>
              </w:rPr>
              <w:instrText xml:space="preserve"> ADDIN EN.CITE &lt;EndNote&gt;&lt;Cite&gt;&lt;Author&gt;Espinal&lt;/Author&gt;&lt;Year&gt;2000&lt;/Year&gt;&lt;RecNum&gt;33&lt;/RecNum&gt;&lt;DisplayText&gt;[15]&lt;/DisplayText&gt;&lt;record&gt;&lt;rec-number&gt;33&lt;/rec-number&gt;&lt;foreign-keys&gt;&lt;key app="EN" db-id="z0tfxdss72xedlezta6vv5952rdd5ttfzdpe" timestamp="1505976171"&gt;33&lt;/key&gt;&lt;/foreign-keys&gt;&lt;ref-type name="Journal Article"&gt;17&lt;/ref-type&gt;&lt;contributors&gt;&lt;authors&gt;&lt;author&gt;Espinal, M. A.&lt;/author&gt;&lt;author&gt;Peréz, E. N.&lt;/author&gt;&lt;author&gt;Baéz, J.&lt;/author&gt;&lt;author&gt;Hénriquez, L.&lt;/author&gt;&lt;author&gt;Fernández, K.&lt;/author&gt;&lt;author&gt;Lopez, M.&lt;/author&gt;&lt;author&gt;Olivo, P.&lt;/author&gt;&lt;author&gt;Reingold, A. L.&lt;/author&gt;&lt;/authors&gt;&lt;/contributors&gt;&lt;titles&gt;&lt;title&gt;Infectiousness of Mycobacterium tuberculosis in HIV-1-infected patients with tuberculosis: a prospective study&lt;/title&gt;&lt;secondary-title&gt;Lancet (British edition)&lt;/secondary-title&gt;&lt;/titles&gt;&lt;periodical&gt;&lt;full-title&gt;Lancet (British edition)&lt;/full-title&gt;&lt;/periodical&gt;&lt;pages&gt;275-280&lt;/pages&gt;&lt;volume&gt;355&lt;/volume&gt;&lt;number&gt;9200&lt;/number&gt;&lt;dates&gt;&lt;year&gt;2000&lt;/year&gt;&lt;/dates&gt;&lt;isbn&gt;0140-6736&lt;/isbn&gt;&lt;urls&gt;&lt;/urls&gt;&lt;electronic-resource-num&gt;10.1016/S0140-6736(99)04402-5&lt;/electronic-resource-num&gt;&lt;remote-database-name&gt;CABDirect&lt;/remote-database-name&gt;&lt;language&gt;English&lt;/language&gt;&lt;/record&gt;&lt;/Cite&gt;&lt;/EndNote&gt;</w:instrText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5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HZXNzbmVyPC9BdXRob3I+PFllYXI+MTk5ODwvWWVhcj48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HZXNzbmVyPC9BdXRob3I+PFllYXI+MTk5ODwvWWVhcj48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6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OdW5uPC9BdXRob3I+PFllYXI+MTk5NDwvWWVhcj48UmVj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OdW5uPC9BdXRob3I+PFllYXI+MTk5NDwvWWVhcj48UmVj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7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  <w:lang w:val="es-ES_tradnl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FbGxpb3R0PC9BdXRob3I+PFllYXI+MTk5MzwvWWVhcj48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FbGxpb3R0PC9BdXRob3I+PFllYXI+MTk5MzwvWWVhcj48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8]</w:t>
            </w:r>
            <w:r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  <w:lang w:val="es-ES_tradnl"/>
              </w:rPr>
              <w:t xml:space="preserve"> </w:t>
            </w:r>
          </w:p>
          <w:p w:rsidR="00E96EA5" w:rsidRDefault="00E96E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TaW5naDwvQXV0aG9yPjxZZWFyPjIwMDU8L1llYXI+PFJl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TaW5naDwvQXV0aG9yPjxZZWFyPjIwMDU8L1llYXI+PFJl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9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E96EA5" w:rsidTr="00FC0111">
        <w:tc>
          <w:tcPr>
            <w:tcW w:w="5670" w:type="dxa"/>
          </w:tcPr>
          <w:p w:rsidR="00E96EA5" w:rsidRPr="00591F87" w:rsidRDefault="00E96EA5" w:rsidP="00FC0111">
            <w:pPr>
              <w:pStyle w:val="ListParagraph"/>
              <w:numPr>
                <w:ilvl w:val="0"/>
                <w:numId w:val="1"/>
              </w:numPr>
              <w:rPr>
                <w:sz w:val="21"/>
                <w:szCs w:val="21"/>
              </w:rPr>
            </w:pPr>
            <w:r w:rsidRPr="00591F87">
              <w:rPr>
                <w:sz w:val="21"/>
                <w:szCs w:val="21"/>
              </w:rPr>
              <w:t xml:space="preserve">Re-treatment AFB positive </w:t>
            </w:r>
            <w:r w:rsidR="00DD578F">
              <w:rPr>
                <w:sz w:val="21"/>
                <w:szCs w:val="21"/>
              </w:rPr>
              <w:t>patient</w:t>
            </w:r>
            <w:r w:rsidRPr="00591F87">
              <w:rPr>
                <w:sz w:val="21"/>
                <w:szCs w:val="21"/>
              </w:rPr>
              <w:t>s</w:t>
            </w:r>
          </w:p>
        </w:tc>
        <w:tc>
          <w:tcPr>
            <w:tcW w:w="2126" w:type="dxa"/>
          </w:tcPr>
          <w:p w:rsidR="00E96EA5" w:rsidRPr="00C24A70" w:rsidRDefault="00E96EA5" w:rsidP="00FC0111">
            <w:pPr>
              <w:rPr>
                <w:sz w:val="21"/>
                <w:szCs w:val="21"/>
              </w:rPr>
            </w:pPr>
            <w:r w:rsidRPr="00E4089C">
              <w:rPr>
                <w:sz w:val="21"/>
                <w:szCs w:val="21"/>
              </w:rPr>
              <w:t>Baliashvili, 2016</w:t>
            </w:r>
            <w:r>
              <w:rPr>
                <w:sz w:val="21"/>
                <w:szCs w:val="21"/>
              </w:rPr>
              <w:t xml:space="preserve"> </w:t>
            </w:r>
          </w:p>
        </w:tc>
        <w:tc>
          <w:tcPr>
            <w:tcW w:w="1134" w:type="dxa"/>
          </w:tcPr>
          <w:p w:rsidR="00E96EA5" w:rsidRPr="00C24A70" w:rsidRDefault="00E96E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CYWxpYXNodmlsaTwvQXV0aG9yPjxZZWFyPjIwMTY8L1ll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CYWxpYXNodmlsaTwvQXV0aG9yPjxZZWFyPjIwMTY8L1ll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0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E96EA5" w:rsidTr="00FC0111">
        <w:tc>
          <w:tcPr>
            <w:tcW w:w="5670" w:type="dxa"/>
          </w:tcPr>
          <w:p w:rsidR="00E96EA5" w:rsidRPr="00591F87" w:rsidRDefault="00E96EA5" w:rsidP="00FC0111">
            <w:pPr>
              <w:pStyle w:val="ListParagraph"/>
              <w:numPr>
                <w:ilvl w:val="0"/>
                <w:numId w:val="1"/>
              </w:numPr>
              <w:rPr>
                <w:sz w:val="21"/>
                <w:szCs w:val="21"/>
              </w:rPr>
            </w:pPr>
            <w:r w:rsidRPr="00591F87">
              <w:rPr>
                <w:sz w:val="21"/>
                <w:szCs w:val="21"/>
              </w:rPr>
              <w:t>MDR</w:t>
            </w:r>
            <w:r>
              <w:rPr>
                <w:sz w:val="21"/>
                <w:szCs w:val="21"/>
              </w:rPr>
              <w:t xml:space="preserve">-TB patients and drug-susceptible </w:t>
            </w:r>
            <w:r w:rsidRPr="00591F87">
              <w:rPr>
                <w:sz w:val="21"/>
                <w:szCs w:val="21"/>
              </w:rPr>
              <w:t>TB patients</w:t>
            </w:r>
          </w:p>
        </w:tc>
        <w:tc>
          <w:tcPr>
            <w:tcW w:w="2126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E4089C">
              <w:rPr>
                <w:sz w:val="21"/>
                <w:szCs w:val="21"/>
              </w:rPr>
              <w:t>Grandjean, 2015</w:t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 w:rsidRPr="00AE59ED">
              <w:rPr>
                <w:sz w:val="21"/>
                <w:szCs w:val="21"/>
              </w:rPr>
              <w:t>Teixeira, 2001</w:t>
            </w:r>
          </w:p>
          <w:p w:rsidR="00E96EA5" w:rsidRPr="00C24A70" w:rsidRDefault="00E96EA5" w:rsidP="00FC0111">
            <w:pPr>
              <w:rPr>
                <w:sz w:val="21"/>
                <w:szCs w:val="21"/>
              </w:rPr>
            </w:pPr>
            <w:r w:rsidRPr="004B3007">
              <w:rPr>
                <w:sz w:val="21"/>
                <w:szCs w:val="21"/>
              </w:rPr>
              <w:t>Snider, 1985</w:t>
            </w:r>
          </w:p>
        </w:tc>
        <w:tc>
          <w:tcPr>
            <w:tcW w:w="1134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HcmFuZGplYW48L0F1dGhvcj48WWVhcj4yMDE1PC9ZZWFy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HcmFuZGplYW48L0F1dGhvcj48WWVhcj4yMDE1PC9ZZWFy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1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UZWl4ZWlyYTwvQXV0aG9yPjxZZWFyPjIwMDE8L1llYXI+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UZWl4ZWlyYTwvQXV0aG9yPjxZZWFyPjIwMDE8L1llYXI+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2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Pr="00C24A70" w:rsidRDefault="00E96E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TbmlkZXI8L0F1dGhvcj48WWVhcj4xOTg1PC9ZZWFyPjxS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TbmlkZXI8L0F1dGhvcj48WWVhcj4xOTg1PC9ZZWFyPjxS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3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E96EA5" w:rsidTr="00FC0111">
        <w:tc>
          <w:tcPr>
            <w:tcW w:w="5670" w:type="dxa"/>
          </w:tcPr>
          <w:p w:rsidR="00E96EA5" w:rsidRPr="00591F87" w:rsidRDefault="00E96EA5" w:rsidP="00FC0111">
            <w:pPr>
              <w:pStyle w:val="ListParagraph"/>
              <w:numPr>
                <w:ilvl w:val="0"/>
                <w:numId w:val="1"/>
              </w:numPr>
              <w:rPr>
                <w:sz w:val="21"/>
                <w:szCs w:val="21"/>
              </w:rPr>
            </w:pPr>
            <w:r w:rsidRPr="00591F87">
              <w:rPr>
                <w:sz w:val="21"/>
                <w:szCs w:val="21"/>
              </w:rPr>
              <w:t>Newly diagnosed TB</w:t>
            </w:r>
            <w:r>
              <w:rPr>
                <w:sz w:val="21"/>
                <w:szCs w:val="21"/>
              </w:rPr>
              <w:t xml:space="preserve"> patients</w:t>
            </w:r>
          </w:p>
        </w:tc>
        <w:tc>
          <w:tcPr>
            <w:tcW w:w="2126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5F5D5C">
              <w:rPr>
                <w:sz w:val="21"/>
                <w:szCs w:val="21"/>
              </w:rPr>
              <w:t>Faksri, 2015</w:t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 w:rsidRPr="004C0212">
              <w:rPr>
                <w:sz w:val="21"/>
                <w:szCs w:val="21"/>
              </w:rPr>
              <w:t>Godoy, 2013</w:t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 w:rsidRPr="001E6573">
              <w:rPr>
                <w:sz w:val="21"/>
                <w:szCs w:val="21"/>
              </w:rPr>
              <w:t>Ling, 2011</w:t>
            </w:r>
          </w:p>
        </w:tc>
        <w:tc>
          <w:tcPr>
            <w:tcW w:w="1134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GYWtzcmk8L0F1dGhvcj48WWVhcj4yMDE1PC9ZZWFyPjxS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GYWtzcmk8L0F1dGhvcj48WWVhcj4yMDE1PC9ZZWFyPjxS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4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Hb2RveTwvQXV0aG9yPjxZZWFyPjIwMTM8L1llYXI+PFJl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Hb2RveTwvQXV0aG9yPjxZZWFyPjIwMTM8L1llYXI+PFJl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5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Pr="00C24A70" w:rsidRDefault="00E96E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MaW5nPC9BdXRob3I+PFllYXI+MjAxMTwvWWVhcj48UmVj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n=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MaW5nPC9BdXRob3I+PFllYXI+MjAxMTwvWWVhcj48UmVj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n=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6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E96EA5" w:rsidTr="00FC0111">
        <w:tc>
          <w:tcPr>
            <w:tcW w:w="5670" w:type="dxa"/>
          </w:tcPr>
          <w:p w:rsidR="00E96EA5" w:rsidRPr="00591F87" w:rsidRDefault="00E96EA5" w:rsidP="00FC0111">
            <w:pPr>
              <w:pStyle w:val="ListParagraph"/>
              <w:numPr>
                <w:ilvl w:val="0"/>
                <w:numId w:val="1"/>
              </w:numPr>
              <w:rPr>
                <w:sz w:val="21"/>
                <w:szCs w:val="21"/>
              </w:rPr>
            </w:pPr>
            <w:r w:rsidRPr="00591F87">
              <w:rPr>
                <w:sz w:val="21"/>
                <w:szCs w:val="21"/>
              </w:rPr>
              <w:t xml:space="preserve">All TB </w:t>
            </w:r>
            <w:r w:rsidR="00DD578F">
              <w:rPr>
                <w:sz w:val="21"/>
                <w:szCs w:val="21"/>
              </w:rPr>
              <w:t>patient</w:t>
            </w:r>
            <w:r w:rsidRPr="00591F87">
              <w:rPr>
                <w:sz w:val="21"/>
                <w:szCs w:val="21"/>
              </w:rPr>
              <w:t>s</w:t>
            </w:r>
          </w:p>
        </w:tc>
        <w:tc>
          <w:tcPr>
            <w:tcW w:w="2126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5F5D5C">
              <w:rPr>
                <w:sz w:val="21"/>
                <w:szCs w:val="21"/>
              </w:rPr>
              <w:t>Loredo, 2014</w:t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 w:rsidRPr="004C0212">
              <w:rPr>
                <w:sz w:val="21"/>
                <w:szCs w:val="21"/>
              </w:rPr>
              <w:t>Lohmann, 2012</w:t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 w:rsidRPr="003934C3">
              <w:rPr>
                <w:sz w:val="21"/>
                <w:szCs w:val="21"/>
              </w:rPr>
              <w:t>Lee, 2008</w:t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 w:rsidRPr="002B1486">
              <w:rPr>
                <w:sz w:val="21"/>
                <w:szCs w:val="21"/>
              </w:rPr>
              <w:t>Guwatudde, 2003</w:t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 w:rsidRPr="00AE59ED">
              <w:rPr>
                <w:sz w:val="21"/>
                <w:szCs w:val="21"/>
              </w:rPr>
              <w:t>Castillo Otero, 1999</w:t>
            </w:r>
          </w:p>
        </w:tc>
        <w:tc>
          <w:tcPr>
            <w:tcW w:w="1134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Mb3JlZG88L0F1dGhvcj48WWVhcj4yMDE0PC9ZZWFyPjxS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Mb3JlZG88L0F1dGhvcj48WWVhcj4yMDE0PC9ZZWFyPjxS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7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Mb2htYW5uPC9BdXRob3I+PFllYXI+MjAxMjwvWWVhcj48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Mb2htYW5uPC9BdXRob3I+PFllYXI+MjAxMjwvWWVhcj48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8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MZWU8L0F1dGhvcj48WWVhcj4yMDA4PC9ZZWFyPjxSZWNO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MZWU8L0F1dGhvcj48WWVhcj4yMDA4PC9ZZWFyPjxSZWNO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9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HdXdhdHVkZGU8L0F1dGhvcj48WWVhcj4yMDAzPC9ZZWFy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HdXdhdHVkZGU8L0F1dGhvcj48WWVhcj4yMDAzPC9ZZWFy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0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Pr="00C24A70" w:rsidRDefault="00E96E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/>
            </w:r>
            <w:r w:rsidR="00CA1778">
              <w:rPr>
                <w:sz w:val="21"/>
                <w:szCs w:val="21"/>
              </w:rPr>
              <w:instrText xml:space="preserve"> ADDIN EN.CITE &lt;EndNote&gt;&lt;Cite&gt;&lt;Author&gt;Castillo Otero&lt;/Author&gt;&lt;Year&gt;1999&lt;/Year&gt;&lt;RecNum&gt;3650&lt;/RecNum&gt;&lt;DisplayText&gt;[31]&lt;/DisplayText&gt;&lt;record&gt;&lt;rec-number&gt;3650&lt;/rec-number&gt;&lt;foreign-keys&gt;&lt;key app="EN" db-id="dt0wvrvfdrasaxesx9pxapdctrd92ravxet2" timestamp="1483419839"&gt;3650&lt;/key&gt;&lt;/foreign-keys&gt;&lt;ref-type name="Journal Article"&gt;17&lt;/ref-type&gt;&lt;contributors&gt;&lt;authors&gt;&lt;author&gt;Castillo Otero, D. del&lt;/author&gt;&lt;author&gt;Penafiel Colás, M.&lt;/author&gt;&lt;author&gt;Álvarez Gutiérrez, F.&lt;/author&gt;&lt;author&gt;Soto Campos, J. G.&lt;/author&gt;&lt;author&gt;Calderón Osuna, E.&lt;/author&gt;&lt;author&gt;Toral Marín, J.&lt;/author&gt;&lt;author&gt;Sánchez Gómez, J.&lt;/author&gt;&lt;/authors&gt;&lt;/contributors&gt;&lt;titles&gt;&lt;title&gt;Investigation of tuberculosis contacts in a nonhospital pneumology practice&lt;/title&gt;&lt;secondary-title&gt;European Journal of Clinical Microbiology &amp;amp; Infectious Diseases&lt;/secondary-title&gt;&lt;/titles&gt;&lt;periodical&gt;&lt;full-title&gt;European Journal of Clinical Microbiology &amp;amp; Infectious Diseases&lt;/full-title&gt;&lt;/periodical&gt;&lt;pages&gt;790-795&lt;/pages&gt;&lt;volume&gt;18&lt;/volume&gt;&lt;number&gt;11&lt;/number&gt;&lt;dates&gt;&lt;year&gt;1999&lt;/year&gt;&lt;/dates&gt;&lt;isbn&gt;0934-9723&lt;/isbn&gt;&lt;urls&gt;&lt;/urls&gt;&lt;electronic-resource-num&gt;10.1007/s100960050402&lt;/electronic-resource-num&gt;&lt;remote-database-name&gt;CABDirect&lt;/remote-database-name&gt;&lt;language&gt;English&lt;/language&gt;&lt;/record&gt;&lt;/Cite&gt;&lt;/EndNote&gt;</w:instrText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1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E96EA5" w:rsidTr="00FC0111">
        <w:tc>
          <w:tcPr>
            <w:tcW w:w="5670" w:type="dxa"/>
          </w:tcPr>
          <w:p w:rsidR="00E96EA5" w:rsidRPr="00591F87" w:rsidRDefault="00E96EA5" w:rsidP="00FC0111">
            <w:pPr>
              <w:pStyle w:val="ListParagraph"/>
              <w:numPr>
                <w:ilvl w:val="0"/>
                <w:numId w:val="1"/>
              </w:num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New culture-</w:t>
            </w:r>
            <w:r w:rsidRPr="00591F87">
              <w:rPr>
                <w:sz w:val="21"/>
                <w:szCs w:val="21"/>
              </w:rPr>
              <w:t xml:space="preserve">positive TB </w:t>
            </w:r>
            <w:r w:rsidR="00DD578F">
              <w:rPr>
                <w:sz w:val="21"/>
                <w:szCs w:val="21"/>
              </w:rPr>
              <w:t>patient</w:t>
            </w:r>
            <w:r w:rsidRPr="00591F87">
              <w:rPr>
                <w:sz w:val="21"/>
                <w:szCs w:val="21"/>
              </w:rPr>
              <w:t>s</w:t>
            </w:r>
          </w:p>
        </w:tc>
        <w:tc>
          <w:tcPr>
            <w:tcW w:w="2126" w:type="dxa"/>
          </w:tcPr>
          <w:p w:rsidR="00E96EA5" w:rsidRDefault="00E96EA5" w:rsidP="00FC0111">
            <w:pPr>
              <w:tabs>
                <w:tab w:val="left" w:pos="513"/>
              </w:tabs>
              <w:rPr>
                <w:sz w:val="21"/>
                <w:szCs w:val="21"/>
              </w:rPr>
            </w:pPr>
            <w:r w:rsidRPr="005F5D5C">
              <w:rPr>
                <w:sz w:val="21"/>
                <w:szCs w:val="21"/>
              </w:rPr>
              <w:t>Huang, 2014</w:t>
            </w:r>
            <w:r>
              <w:rPr>
                <w:sz w:val="21"/>
                <w:szCs w:val="21"/>
              </w:rPr>
              <w:tab/>
            </w:r>
          </w:p>
          <w:p w:rsidR="00E96EA5" w:rsidRDefault="00E96EA5" w:rsidP="00FC0111">
            <w:pPr>
              <w:tabs>
                <w:tab w:val="left" w:pos="513"/>
              </w:tabs>
              <w:rPr>
                <w:sz w:val="21"/>
                <w:szCs w:val="21"/>
              </w:rPr>
            </w:pPr>
            <w:r w:rsidRPr="00796EF3">
              <w:rPr>
                <w:sz w:val="21"/>
                <w:szCs w:val="21"/>
              </w:rPr>
              <w:t>Martinez, 2016</w:t>
            </w:r>
            <w:r>
              <w:rPr>
                <w:sz w:val="21"/>
                <w:szCs w:val="21"/>
              </w:rPr>
              <w:t xml:space="preserve"> </w:t>
            </w:r>
            <w:r w:rsidRPr="004C0212">
              <w:rPr>
                <w:sz w:val="21"/>
                <w:szCs w:val="21"/>
              </w:rPr>
              <w:t>Maciel, 2009</w:t>
            </w:r>
          </w:p>
        </w:tc>
        <w:tc>
          <w:tcPr>
            <w:tcW w:w="1134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/>
            </w:r>
            <w:r w:rsidR="00CA1778">
              <w:rPr>
                <w:sz w:val="21"/>
                <w:szCs w:val="21"/>
              </w:rPr>
              <w:instrText xml:space="preserve"> ADDIN EN.CITE &lt;EndNote&gt;&lt;Cite&gt;&lt;Author&gt;Huang&lt;/Author&gt;&lt;Year&gt;2014&lt;/Year&gt;&lt;RecNum&gt;11&lt;/RecNum&gt;&lt;DisplayText&gt;[32]&lt;/DisplayText&gt;&lt;record&gt;&lt;rec-number&gt;11&lt;/rec-number&gt;&lt;foreign-keys&gt;&lt;key app="EN" db-id="z0tfxdss72xedlezta6vv5952rdd5ttfzdpe" timestamp="1505976169"&gt;11&lt;/key&gt;&lt;/foreign-keys&gt;&lt;ref-type name="Journal Article"&gt;17&lt;/ref-type&gt;&lt;contributors&gt;&lt;authors&gt;&lt;author&gt;Huang, C. C.&lt;/author&gt;&lt;author&gt;Tchetgen, E. T.&lt;/author&gt;&lt;author&gt;Becerra, M. C.&lt;/author&gt;&lt;author&gt;Cohen, T.&lt;/author&gt;&lt;author&gt;Hughes, K. C.&lt;/author&gt;&lt;author&gt;Zhang, Z. B.&lt;/author&gt;&lt;author&gt;Calderon, R.&lt;/author&gt;&lt;author&gt;Yataco, R.&lt;/author&gt;&lt;author&gt;Contreras, C.&lt;/author&gt;&lt;author&gt;Galea, J.&lt;/author&gt;&lt;author&gt;Lecca, L.&lt;/author&gt;&lt;author&gt;Murray, M.&lt;/author&gt;&lt;/authors&gt;&lt;/contributors&gt;&lt;titles&gt;&lt;title&gt;The Effect of HIV-Related Immunosuppression on the Risk of Tuberculosis Transmission to Household Contacts&lt;/title&gt;&lt;secondary-title&gt;Clinical Infectious Diseases&lt;/secondary-title&gt;&lt;/titles&gt;&lt;periodical&gt;&lt;full-title&gt;Clinical Infectious Diseases&lt;/full-title&gt;&lt;/periodical&gt;&lt;pages&gt;765-774&lt;/pages&gt;&lt;volume&gt;58&lt;/volume&gt;&lt;number&gt;6&lt;/number&gt;&lt;dates&gt;&lt;year&gt;2014&lt;/year&gt;&lt;pub-dates&gt;&lt;date&gt;Mar&lt;/date&gt;&lt;/pub-dates&gt;&lt;/dates&gt;&lt;isbn&gt;1058-4838&lt;/isbn&gt;&lt;accession-num&gt;WOS:000332330200008&lt;/accession-num&gt;&lt;urls&gt;&lt;related-urls&gt;&lt;url&gt;&amp;lt;Go to ISI&amp;gt;://WOS:000332330200008&lt;/url&gt;&lt;/related-urls&gt;&lt;/urls&gt;&lt;electronic-resource-num&gt;10.1093/cid/cit948&lt;/electronic-resource-num&gt;&lt;/record&gt;&lt;/Cite&gt;&lt;/EndNote&gt;</w:instrText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2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NYXJ0aW5lejwvQXV0aG9yPjxZZWFyPjIwMTYgTm92IDE8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NYXJ0aW5lejwvQXV0aG9yPjxZZWFyPjIwMTYgTm92IDE8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3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Pr="00C24A70" w:rsidRDefault="00E96E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NYWNpZWw8L0F1dGhvcj48WWVhcj4yMDA5PC9ZZWFyPjxS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NYWNpZWw8L0F1dGhvcj48WWVhcj4yMDA5PC9ZZWFyPjxS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4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E96EA5" w:rsidTr="00FC0111">
        <w:tc>
          <w:tcPr>
            <w:tcW w:w="5670" w:type="dxa"/>
          </w:tcPr>
          <w:p w:rsidR="00E96EA5" w:rsidRPr="00591F87" w:rsidRDefault="00E96EA5" w:rsidP="00FC0111">
            <w:pPr>
              <w:pStyle w:val="ListParagraph"/>
              <w:numPr>
                <w:ilvl w:val="0"/>
                <w:numId w:val="1"/>
              </w:numPr>
              <w:tabs>
                <w:tab w:val="left" w:pos="460"/>
              </w:tabs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Adults (</w:t>
            </w:r>
            <w:r w:rsidRPr="00591F87">
              <w:rPr>
                <w:sz w:val="21"/>
                <w:szCs w:val="21"/>
              </w:rPr>
              <w:t>15</w:t>
            </w:r>
            <w:r>
              <w:rPr>
                <w:sz w:val="21"/>
                <w:szCs w:val="21"/>
              </w:rPr>
              <w:t xml:space="preserve"> </w:t>
            </w:r>
            <w:r w:rsidRPr="00591F87">
              <w:rPr>
                <w:sz w:val="21"/>
                <w:szCs w:val="21"/>
              </w:rPr>
              <w:t>y</w:t>
            </w:r>
            <w:r>
              <w:rPr>
                <w:sz w:val="21"/>
                <w:szCs w:val="21"/>
              </w:rPr>
              <w:t>ea</w:t>
            </w:r>
            <w:r w:rsidRPr="00591F87">
              <w:rPr>
                <w:sz w:val="21"/>
                <w:szCs w:val="21"/>
              </w:rPr>
              <w:t>rs</w:t>
            </w:r>
            <w:r>
              <w:rPr>
                <w:sz w:val="21"/>
                <w:szCs w:val="21"/>
              </w:rPr>
              <w:t xml:space="preserve"> and above) with drug-susceptible</w:t>
            </w:r>
            <w:r w:rsidRPr="00591F87"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t>TB</w:t>
            </w:r>
          </w:p>
        </w:tc>
        <w:tc>
          <w:tcPr>
            <w:tcW w:w="2126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5F5D5C">
              <w:rPr>
                <w:sz w:val="21"/>
                <w:szCs w:val="21"/>
              </w:rPr>
              <w:t>Huang, 2014</w:t>
            </w:r>
          </w:p>
        </w:tc>
        <w:tc>
          <w:tcPr>
            <w:tcW w:w="1134" w:type="dxa"/>
          </w:tcPr>
          <w:p w:rsidR="00E96EA5" w:rsidRPr="00C24A70" w:rsidRDefault="00E96E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IdWFuZzwvQXV0aG9yPjxZZWFyPjIwMTQ8L1llYXI+PFJl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IdWFuZzwvQXV0aG9yPjxZZWFyPjIwMTQ8L1llYXI+PFJl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5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E96EA5" w:rsidTr="00FC0111">
        <w:tc>
          <w:tcPr>
            <w:tcW w:w="5670" w:type="dxa"/>
          </w:tcPr>
          <w:p w:rsidR="00E96EA5" w:rsidRPr="00591F87" w:rsidRDefault="00DD578F" w:rsidP="00FC0111">
            <w:pPr>
              <w:pStyle w:val="ListParagraph"/>
              <w:numPr>
                <w:ilvl w:val="0"/>
                <w:numId w:val="1"/>
              </w:numPr>
              <w:tabs>
                <w:tab w:val="left" w:pos="460"/>
              </w:tabs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Patient</w:t>
            </w:r>
            <w:r w:rsidR="00E96EA5" w:rsidRPr="00591F87">
              <w:rPr>
                <w:sz w:val="21"/>
                <w:szCs w:val="21"/>
              </w:rPr>
              <w:t>s with MDR-TB and XDR-TB</w:t>
            </w:r>
          </w:p>
        </w:tc>
        <w:tc>
          <w:tcPr>
            <w:tcW w:w="2126" w:type="dxa"/>
          </w:tcPr>
          <w:p w:rsidR="00E96EA5" w:rsidRPr="005F5D5C" w:rsidRDefault="00E96EA5" w:rsidP="00FC0111">
            <w:pPr>
              <w:rPr>
                <w:sz w:val="21"/>
                <w:szCs w:val="21"/>
              </w:rPr>
            </w:pPr>
            <w:r w:rsidRPr="004C0212">
              <w:rPr>
                <w:sz w:val="21"/>
                <w:szCs w:val="21"/>
              </w:rPr>
              <w:t>Elmi, 2014</w:t>
            </w:r>
          </w:p>
        </w:tc>
        <w:tc>
          <w:tcPr>
            <w:tcW w:w="1134" w:type="dxa"/>
          </w:tcPr>
          <w:p w:rsidR="00E96EA5" w:rsidRDefault="00E96E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FbG1pPC9BdXRob3I+PFllYXI+MjAxNDwvWWVhcj48UmVj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FbG1pPC9BdXRob3I+PFllYXI+MjAxNDwvWWVhcj48UmVj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6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E96EA5" w:rsidTr="00FC0111">
        <w:tc>
          <w:tcPr>
            <w:tcW w:w="5670" w:type="dxa"/>
          </w:tcPr>
          <w:p w:rsidR="00E96EA5" w:rsidRPr="00591F87" w:rsidRDefault="00E96EA5" w:rsidP="00FC0111">
            <w:pPr>
              <w:pStyle w:val="ListParagraph"/>
              <w:numPr>
                <w:ilvl w:val="0"/>
                <w:numId w:val="1"/>
              </w:numPr>
              <w:tabs>
                <w:tab w:val="left" w:pos="460"/>
              </w:tabs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Adults (</w:t>
            </w:r>
            <w:r w:rsidRPr="00591F87">
              <w:rPr>
                <w:sz w:val="21"/>
                <w:szCs w:val="21"/>
              </w:rPr>
              <w:t>14</w:t>
            </w:r>
            <w:r w:rsidR="003C09F2">
              <w:rPr>
                <w:sz w:val="21"/>
                <w:szCs w:val="21"/>
              </w:rPr>
              <w:t xml:space="preserve"> </w:t>
            </w:r>
            <w:r w:rsidRPr="00591F87">
              <w:rPr>
                <w:sz w:val="21"/>
                <w:szCs w:val="21"/>
              </w:rPr>
              <w:t>years</w:t>
            </w:r>
            <w:r>
              <w:rPr>
                <w:sz w:val="21"/>
                <w:szCs w:val="21"/>
              </w:rPr>
              <w:t xml:space="preserve"> and above)</w:t>
            </w:r>
            <w:r w:rsidRPr="00591F87"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t xml:space="preserve">with </w:t>
            </w:r>
            <w:r w:rsidRPr="00591F87">
              <w:rPr>
                <w:sz w:val="21"/>
                <w:szCs w:val="21"/>
              </w:rPr>
              <w:t xml:space="preserve">MDR-TB </w:t>
            </w:r>
          </w:p>
        </w:tc>
        <w:tc>
          <w:tcPr>
            <w:tcW w:w="2126" w:type="dxa"/>
          </w:tcPr>
          <w:p w:rsidR="00E96EA5" w:rsidRPr="005F5D5C" w:rsidRDefault="00E96EA5" w:rsidP="00FC0111">
            <w:pPr>
              <w:rPr>
                <w:sz w:val="21"/>
                <w:szCs w:val="21"/>
              </w:rPr>
            </w:pPr>
            <w:r w:rsidRPr="004C0212">
              <w:rPr>
                <w:sz w:val="21"/>
                <w:szCs w:val="21"/>
              </w:rPr>
              <w:t>Grandjean, 2011</w:t>
            </w:r>
          </w:p>
        </w:tc>
        <w:tc>
          <w:tcPr>
            <w:tcW w:w="1134" w:type="dxa"/>
          </w:tcPr>
          <w:p w:rsidR="00E96EA5" w:rsidRDefault="00E96E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HcmFuZGplYW48L0F1dGhvcj48WWVhcj4yMDExPC9ZZWFy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HcmFuZGplYW48L0F1dGhvcj48WWVhcj4yMDExPC9ZZWFy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7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E96EA5" w:rsidRPr="00532094" w:rsidTr="00FC0111">
        <w:tc>
          <w:tcPr>
            <w:tcW w:w="5670" w:type="dxa"/>
          </w:tcPr>
          <w:p w:rsidR="00E96EA5" w:rsidRPr="00532094" w:rsidRDefault="00E96EA5" w:rsidP="00FC0111">
            <w:pPr>
              <w:rPr>
                <w:b/>
                <w:bCs/>
                <w:sz w:val="21"/>
                <w:szCs w:val="21"/>
              </w:rPr>
            </w:pPr>
            <w:r>
              <w:rPr>
                <w:b/>
                <w:bCs/>
                <w:sz w:val="21"/>
                <w:szCs w:val="21"/>
              </w:rPr>
              <w:t>Definition</w:t>
            </w:r>
            <w:r w:rsidRPr="00532094">
              <w:rPr>
                <w:b/>
                <w:bCs/>
                <w:sz w:val="21"/>
                <w:szCs w:val="21"/>
              </w:rPr>
              <w:t xml:space="preserve"> of contacts </w:t>
            </w:r>
          </w:p>
        </w:tc>
        <w:tc>
          <w:tcPr>
            <w:tcW w:w="2126" w:type="dxa"/>
          </w:tcPr>
          <w:p w:rsidR="00E96EA5" w:rsidRPr="00532094" w:rsidRDefault="00E96EA5" w:rsidP="00FC0111">
            <w:pPr>
              <w:rPr>
                <w:b/>
                <w:bCs/>
                <w:sz w:val="21"/>
                <w:szCs w:val="21"/>
              </w:rPr>
            </w:pPr>
          </w:p>
        </w:tc>
        <w:tc>
          <w:tcPr>
            <w:tcW w:w="1134" w:type="dxa"/>
          </w:tcPr>
          <w:p w:rsidR="00E96EA5" w:rsidRPr="00532094" w:rsidRDefault="00E96EA5" w:rsidP="00FC0111">
            <w:pPr>
              <w:rPr>
                <w:b/>
                <w:bCs/>
                <w:sz w:val="21"/>
                <w:szCs w:val="21"/>
              </w:rPr>
            </w:pPr>
          </w:p>
        </w:tc>
      </w:tr>
      <w:tr w:rsidR="00E96EA5" w:rsidTr="00FC0111">
        <w:tc>
          <w:tcPr>
            <w:tcW w:w="5670" w:type="dxa"/>
          </w:tcPr>
          <w:p w:rsidR="00E96EA5" w:rsidRPr="00591F87" w:rsidRDefault="00E96EA5" w:rsidP="00FC0111">
            <w:pPr>
              <w:pStyle w:val="ListParagraph"/>
              <w:numPr>
                <w:ilvl w:val="0"/>
                <w:numId w:val="2"/>
              </w:numPr>
              <w:rPr>
                <w:sz w:val="21"/>
                <w:szCs w:val="21"/>
              </w:rPr>
            </w:pPr>
            <w:r w:rsidRPr="00591F87">
              <w:rPr>
                <w:sz w:val="21"/>
                <w:szCs w:val="21"/>
              </w:rPr>
              <w:t>Household contacts</w:t>
            </w:r>
          </w:p>
        </w:tc>
        <w:tc>
          <w:tcPr>
            <w:tcW w:w="2126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532094">
              <w:rPr>
                <w:sz w:val="21"/>
                <w:szCs w:val="21"/>
              </w:rPr>
              <w:t>Otero, 2016</w:t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 w:rsidRPr="00532094">
              <w:rPr>
                <w:sz w:val="21"/>
                <w:szCs w:val="21"/>
              </w:rPr>
              <w:t>Nair, 2016</w:t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 w:rsidRPr="00532094">
              <w:rPr>
                <w:sz w:val="21"/>
                <w:szCs w:val="21"/>
              </w:rPr>
              <w:t>Jones-Lopez, 2016</w:t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 w:rsidRPr="00532094">
              <w:rPr>
                <w:sz w:val="21"/>
                <w:szCs w:val="21"/>
              </w:rPr>
              <w:t>Grandjean, 2015</w:t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 w:rsidRPr="00532094">
              <w:rPr>
                <w:sz w:val="21"/>
                <w:szCs w:val="21"/>
              </w:rPr>
              <w:t>Faksri, 2015</w:t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 w:rsidRPr="00A839AD">
              <w:rPr>
                <w:sz w:val="21"/>
                <w:szCs w:val="21"/>
              </w:rPr>
              <w:t>Huang, 2014</w:t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 w:rsidRPr="00A839AD">
              <w:rPr>
                <w:sz w:val="21"/>
                <w:szCs w:val="21"/>
              </w:rPr>
              <w:t>Huang, 2014</w:t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 w:rsidRPr="00A839AD">
              <w:rPr>
                <w:sz w:val="21"/>
                <w:szCs w:val="21"/>
              </w:rPr>
              <w:t>Elmi, 2014</w:t>
            </w:r>
          </w:p>
          <w:p w:rsidR="00E96EA5" w:rsidRPr="00A52650" w:rsidRDefault="00E96EA5" w:rsidP="00FC0111">
            <w:pPr>
              <w:rPr>
                <w:sz w:val="21"/>
                <w:szCs w:val="21"/>
              </w:rPr>
            </w:pPr>
            <w:r w:rsidRPr="00A52650">
              <w:rPr>
                <w:sz w:val="21"/>
                <w:szCs w:val="21"/>
              </w:rPr>
              <w:t>Grandjean, 2011</w:t>
            </w:r>
          </w:p>
          <w:p w:rsidR="00E96EA5" w:rsidRPr="00A52650" w:rsidRDefault="00E96EA5" w:rsidP="00FC0111">
            <w:pPr>
              <w:rPr>
                <w:sz w:val="21"/>
                <w:szCs w:val="21"/>
              </w:rPr>
            </w:pPr>
            <w:r w:rsidRPr="00A52650">
              <w:rPr>
                <w:sz w:val="21"/>
                <w:szCs w:val="21"/>
              </w:rPr>
              <w:t>Kifai, 2009</w:t>
            </w:r>
          </w:p>
          <w:p w:rsidR="00E96EA5" w:rsidRPr="00A52650" w:rsidRDefault="00E96EA5" w:rsidP="00FC0111">
            <w:pPr>
              <w:rPr>
                <w:sz w:val="21"/>
                <w:szCs w:val="21"/>
              </w:rPr>
            </w:pPr>
            <w:r w:rsidRPr="00A52650">
              <w:rPr>
                <w:sz w:val="21"/>
                <w:szCs w:val="21"/>
              </w:rPr>
              <w:t>Martinez, 2016 Guwatudde, 2003</w:t>
            </w:r>
          </w:p>
          <w:p w:rsidR="00E96EA5" w:rsidRPr="00A52650" w:rsidRDefault="00E96EA5" w:rsidP="00FC0111">
            <w:pPr>
              <w:rPr>
                <w:sz w:val="21"/>
                <w:szCs w:val="21"/>
                <w:lang w:val="pt-PT"/>
              </w:rPr>
            </w:pPr>
            <w:r w:rsidRPr="00A52650">
              <w:rPr>
                <w:sz w:val="21"/>
                <w:szCs w:val="21"/>
                <w:lang w:val="pt-PT"/>
              </w:rPr>
              <w:t>Rathi, 2002</w:t>
            </w:r>
          </w:p>
          <w:p w:rsidR="00E96EA5" w:rsidRPr="00B47C0C" w:rsidRDefault="00E96EA5" w:rsidP="00FC0111">
            <w:pPr>
              <w:rPr>
                <w:sz w:val="21"/>
                <w:szCs w:val="21"/>
                <w:lang w:val="pt-PT"/>
              </w:rPr>
            </w:pPr>
            <w:r w:rsidRPr="00B47C0C">
              <w:rPr>
                <w:sz w:val="21"/>
                <w:szCs w:val="21"/>
                <w:lang w:val="pt-PT"/>
              </w:rPr>
              <w:t>Mohammad, 2002</w:t>
            </w:r>
          </w:p>
          <w:p w:rsidR="00E96EA5" w:rsidRPr="00B47C0C" w:rsidRDefault="00E96EA5" w:rsidP="00FC0111">
            <w:pPr>
              <w:rPr>
                <w:sz w:val="21"/>
                <w:szCs w:val="21"/>
                <w:lang w:val="pt-PT"/>
              </w:rPr>
            </w:pPr>
            <w:r w:rsidRPr="00B47C0C">
              <w:rPr>
                <w:sz w:val="21"/>
                <w:szCs w:val="21"/>
                <w:lang w:val="pt-PT"/>
              </w:rPr>
              <w:t>Teixeira, 2001</w:t>
            </w:r>
          </w:p>
          <w:p w:rsidR="00E96EA5" w:rsidRPr="00591F87" w:rsidRDefault="00E96EA5" w:rsidP="00FC0111">
            <w:pPr>
              <w:rPr>
                <w:sz w:val="21"/>
                <w:szCs w:val="21"/>
                <w:lang w:val="pt-PT"/>
              </w:rPr>
            </w:pPr>
            <w:r w:rsidRPr="00591F87">
              <w:rPr>
                <w:sz w:val="21"/>
                <w:szCs w:val="21"/>
                <w:lang w:val="pt-PT"/>
              </w:rPr>
              <w:t>Carvalho, 2001</w:t>
            </w:r>
          </w:p>
          <w:p w:rsidR="00E96EA5" w:rsidRPr="00FF6F36" w:rsidRDefault="00E96EA5" w:rsidP="00FC0111">
            <w:pPr>
              <w:rPr>
                <w:sz w:val="21"/>
                <w:szCs w:val="21"/>
                <w:lang w:val="pt-PT"/>
              </w:rPr>
            </w:pPr>
            <w:r w:rsidRPr="00FF6F36">
              <w:rPr>
                <w:sz w:val="21"/>
                <w:szCs w:val="21"/>
                <w:lang w:val="pt-PT"/>
              </w:rPr>
              <w:t>Espinal, 2000</w:t>
            </w:r>
          </w:p>
          <w:p w:rsidR="00E96EA5" w:rsidRPr="00FF6F36" w:rsidRDefault="00E96EA5" w:rsidP="00FC0111">
            <w:pPr>
              <w:rPr>
                <w:sz w:val="21"/>
                <w:szCs w:val="21"/>
                <w:lang w:val="pt-PT"/>
              </w:rPr>
            </w:pPr>
            <w:r w:rsidRPr="00FF6F36">
              <w:rPr>
                <w:sz w:val="21"/>
                <w:szCs w:val="21"/>
                <w:lang w:val="pt-PT"/>
              </w:rPr>
              <w:t>Nunn, 1994</w:t>
            </w:r>
          </w:p>
          <w:p w:rsidR="00E96EA5" w:rsidRPr="00B52568" w:rsidRDefault="00E96EA5" w:rsidP="00FC0111">
            <w:pPr>
              <w:rPr>
                <w:sz w:val="21"/>
                <w:szCs w:val="21"/>
                <w:lang w:val="pt-PT"/>
              </w:rPr>
            </w:pPr>
            <w:r w:rsidRPr="00B52568">
              <w:rPr>
                <w:sz w:val="21"/>
                <w:szCs w:val="21"/>
                <w:lang w:val="pt-PT"/>
              </w:rPr>
              <w:t>Elliott, 1993</w:t>
            </w:r>
          </w:p>
          <w:p w:rsidR="00E96EA5" w:rsidRPr="006A09C7" w:rsidRDefault="00E96EA5" w:rsidP="00FC0111">
            <w:pPr>
              <w:rPr>
                <w:sz w:val="21"/>
                <w:szCs w:val="21"/>
                <w:lang w:val="pt-PT"/>
              </w:rPr>
            </w:pPr>
            <w:r w:rsidRPr="006A09C7">
              <w:rPr>
                <w:sz w:val="21"/>
                <w:szCs w:val="21"/>
                <w:lang w:val="pt-PT"/>
              </w:rPr>
              <w:t>Xu, 2008</w:t>
            </w:r>
          </w:p>
        </w:tc>
        <w:tc>
          <w:tcPr>
            <w:tcW w:w="1134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PdGVybzwvQXV0aG9yPjxZZWFyPjIwMTY8L1llYXI+PFJl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PdGVybzwvQXV0aG9yPjxZZWFyPjIwMTY8L1llYXI+PFJl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OYWlyPC9BdXRob3I+PFllYXI+MjAxNjwvWWVhcj48UmVj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OYWlyPC9BdXRob3I+PFllYXI+MjAxNjwvWWVhcj48UmVj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Kb25lcy1Mb3BlejwvQXV0aG9yPjxZZWFyPjIwMTY8L1ll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Kb25lcy1Mb3BlejwvQXV0aG9yPjxZZWFyPjIwMTY8L1ll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HcmFuZGplYW48L0F1dGhvcj48WWVhcj4yMDE1PC9ZZWFy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HcmFuZGplYW48L0F1dGhvcj48WWVhcj4yMDE1PC9ZZWFy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1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GYWtzcmk8L0F1dGhvcj48WWVhcj4yMDE1PC9ZZWFyPjxS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GYWtzcmk8L0F1dGhvcj48WWVhcj4yMDE1PC9ZZWFyPjxS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4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/>
            </w:r>
            <w:r w:rsidR="00CA1778">
              <w:rPr>
                <w:sz w:val="21"/>
                <w:szCs w:val="21"/>
              </w:rPr>
              <w:instrText xml:space="preserve"> ADDIN EN.CITE &lt;EndNote&gt;&lt;Cite&gt;&lt;Author&gt;Huang&lt;/Author&gt;&lt;Year&gt;2014&lt;/Year&gt;&lt;RecNum&gt;11&lt;/RecNum&gt;&lt;DisplayText&gt;[32]&lt;/DisplayText&gt;&lt;record&gt;&lt;rec-number&gt;11&lt;/rec-number&gt;&lt;foreign-keys&gt;&lt;key app="EN" db-id="z0tfxdss72xedlezta6vv5952rdd5ttfzdpe" timestamp="1505976169"&gt;11&lt;/key&gt;&lt;/foreign-keys&gt;&lt;ref-type name="Journal Article"&gt;17&lt;/ref-type&gt;&lt;contributors&gt;&lt;authors&gt;&lt;author&gt;Huang, C. C.&lt;/author&gt;&lt;author&gt;Tchetgen, E. T.&lt;/author&gt;&lt;author&gt;Becerra, M. C.&lt;/author&gt;&lt;author&gt;Cohen, T.&lt;/author&gt;&lt;author&gt;Hughes, K. C.&lt;/author&gt;&lt;author&gt;Zhang, Z. B.&lt;/author&gt;&lt;author&gt;Calderon, R.&lt;/author&gt;&lt;author&gt;Yataco, R.&lt;/author&gt;&lt;author&gt;Contreras, C.&lt;/author&gt;&lt;author&gt;Galea, J.&lt;/author&gt;&lt;author&gt;Lecca, L.&lt;/author&gt;&lt;author&gt;Murray, M.&lt;/author&gt;&lt;/authors&gt;&lt;/contributors&gt;&lt;titles&gt;&lt;title&gt;The Effect of HIV-Related Immunosuppression on the Risk of Tuberculosis Transmission to Household Contacts&lt;/title&gt;&lt;secondary-title&gt;Clinical Infectious Diseases&lt;/secondary-title&gt;&lt;/titles&gt;&lt;periodical&gt;&lt;full-title&gt;Clinical Infectious Diseases&lt;/full-title&gt;&lt;/periodical&gt;&lt;pages&gt;765-774&lt;/pages&gt;&lt;volume&gt;58&lt;/volume&gt;&lt;number&gt;6&lt;/number&gt;&lt;dates&gt;&lt;year&gt;2014&lt;/year&gt;&lt;pub-dates&gt;&lt;date&gt;Mar&lt;/date&gt;&lt;/pub-dates&gt;&lt;/dates&gt;&lt;isbn&gt;1058-4838&lt;/isbn&gt;&lt;accession-num&gt;WOS:000332330200008&lt;/accession-num&gt;&lt;urls&gt;&lt;related-urls&gt;&lt;url&gt;&amp;lt;Go to ISI&amp;gt;://WOS:000332330200008&lt;/url&gt;&lt;/related-urls&gt;&lt;/urls&gt;&lt;electronic-resource-num&gt;10.1093/cid/cit948&lt;/electronic-resource-num&gt;&lt;/record&gt;&lt;/Cite&gt;&lt;/EndNote&gt;</w:instrText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2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IdWFuZzwvQXV0aG9yPjxZZWFyPjIwMTQ8L1llYXI+PFJl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IdWFuZzwvQXV0aG9yPjxZZWFyPjIwMTQ8L1llYXI+PFJl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5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FbG1pPC9BdXRob3I+PFllYXI+MjAxNDwvWWVhcj48UmVj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FbG1pPC9BdXRob3I+PFllYXI+MjAxNDwvWWVhcj48UmVj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6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HcmFuZGplYW48L0F1dGhvcj48WWVhcj4yMDExPC9ZZWFy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HcmFuZGplYW48L0F1dGhvcj48WWVhcj4yMDExPC9ZZWFy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7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LaWZhaTwvQXV0aG9yPjxZZWFyPjIwMDk8L1llYXI+PFJl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LaWZhaTwvQXV0aG9yPjxZZWFyPjIwMDk8L1llYXI+PFJl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4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NYXJ0aW5lejwvQXV0aG9yPjxZZWFyPjIwMTYgTm92IDE8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NYXJ0aW5lejwvQXV0aG9yPjxZZWFyPjIwMTYgTm92IDE8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3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HdXdhdHVkZGU8L0F1dGhvcj48WWVhcj4yMDAzPC9ZZWFy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HdXdhdHVkZGU8L0F1dGhvcj48WWVhcj4yMDAzPC9ZZWFy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0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SYXRoaTwvQXV0aG9yPjxZZWFyPjIwMDI8L1llYXI+PFJl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=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SYXRoaTwvQXV0aG9yPjxZZWFyPjIwMDI8L1llYXI+PFJl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=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6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Nb2hhbW1hZDwvQXV0aG9yPjxZZWFyPjIwMDI8L1llYXI+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Nb2hhbW1hZDwvQXV0aG9yPjxZZWFyPjIwMDI8L1llYXI+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2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UZWl4ZWlyYTwvQXV0aG9yPjxZZWFyPjIwMDE8L1llYXI+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UZWl4ZWlyYTwvQXV0aG9yPjxZZWFyPjIwMDE8L1llYXI+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2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DYXJ2YWxobzwvQXV0aG9yPjxZZWFyPjIwMDE8L1llYXI+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DYXJ2YWxobzwvQXV0aG9yPjxZZWFyPjIwMDE8L1llYXI+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4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/>
            </w:r>
            <w:r w:rsidR="00CA1778">
              <w:rPr>
                <w:sz w:val="21"/>
                <w:szCs w:val="21"/>
              </w:rPr>
              <w:instrText xml:space="preserve"> ADDIN EN.CITE &lt;EndNote&gt;&lt;Cite&gt;&lt;Author&gt;Espinal&lt;/Author&gt;&lt;Year&gt;2000&lt;/Year&gt;&lt;RecNum&gt;33&lt;/RecNum&gt;&lt;DisplayText&gt;[15]&lt;/DisplayText&gt;&lt;record&gt;&lt;rec-number&gt;33&lt;/rec-number&gt;&lt;foreign-keys&gt;&lt;key app="EN" db-id="z0tfxdss72xedlezta6vv5952rdd5ttfzdpe" timestamp="1505976171"&gt;33&lt;/key&gt;&lt;/foreign-keys&gt;&lt;ref-type name="Journal Article"&gt;17&lt;/ref-type&gt;&lt;contributors&gt;&lt;authors&gt;&lt;author&gt;Espinal, M. A.&lt;/author&gt;&lt;author&gt;Peréz, E. N.&lt;/author&gt;&lt;author&gt;Baéz, J.&lt;/author&gt;&lt;author&gt;Hénriquez, L.&lt;/author&gt;&lt;author&gt;Fernández, K.&lt;/author&gt;&lt;author&gt;Lopez, M.&lt;/author&gt;&lt;author&gt;Olivo, P.&lt;/author&gt;&lt;author&gt;Reingold, A. L.&lt;/author&gt;&lt;/authors&gt;&lt;/contributors&gt;&lt;titles&gt;&lt;title&gt;Infectiousness of Mycobacterium tuberculosis in HIV-1-infected patients with tuberculosis: a prospective study&lt;/title&gt;&lt;secondary-title&gt;Lancet (British edition)&lt;/secondary-title&gt;&lt;/titles&gt;&lt;periodical&gt;&lt;full-title&gt;Lancet (British edition)&lt;/full-title&gt;&lt;/periodical&gt;&lt;pages&gt;275-280&lt;/pages&gt;&lt;volume&gt;355&lt;/volume&gt;&lt;number&gt;9200&lt;/number&gt;&lt;dates&gt;&lt;year&gt;2000&lt;/year&gt;&lt;/dates&gt;&lt;isbn&gt;0140-6736&lt;/isbn&gt;&lt;urls&gt;&lt;/urls&gt;&lt;electronic-resource-num&gt;10.1016/S0140-6736(99)04402-5&lt;/electronic-resource-num&gt;&lt;remote-database-name&gt;CABDirect&lt;/remote-database-name&gt;&lt;language&gt;English&lt;/language&gt;&lt;/record&gt;&lt;/Cite&gt;&lt;/EndNote&gt;</w:instrText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5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OdW5uPC9BdXRob3I+PFllYXI+MTk5NDwvWWVhcj48UmVj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OdW5uPC9BdXRob3I+PFllYXI+MTk5NDwvWWVhcj48UmVj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7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FbGxpb3R0PC9BdXRob3I+PFllYXI+MTk5MzwvWWVhcj48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FbGxpb3R0PC9BdXRob3I+PFllYXI+MTk5MzwvWWVhcj48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8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Pr="00C24A70" w:rsidRDefault="00E96E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/>
            </w:r>
            <w:r w:rsidR="00CA1778">
              <w:rPr>
                <w:sz w:val="21"/>
                <w:szCs w:val="21"/>
              </w:rPr>
              <w:instrText xml:space="preserve"> ADDIN EN.CITE &lt;EndNote&gt;&lt;Cite&gt;&lt;Author&gt;Xu&lt;/Author&gt;&lt;Year&gt;2008&lt;/Year&gt;&lt;RecNum&gt;30&lt;/RecNum&gt;&lt;DisplayText&gt;[8]&lt;/DisplayText&gt;&lt;record&gt;&lt;rec-number&gt;30&lt;/rec-number&gt;&lt;foreign-keys&gt;&lt;key app="EN" db-id="z0tfxdss72xedlezta6vv5952rdd5ttfzdpe" timestamp="1505976171"&gt;30&lt;/key&gt;&lt;/foreign-keys&gt;&lt;ref-type name="Journal Article"&gt;17&lt;/ref-type&gt;&lt;contributors&gt;&lt;authors&gt;&lt;author&gt;Xu, L.&lt;/author&gt;&lt;author&gt;Chongsuvivatwong, V.&lt;/author&gt;&lt;author&gt;Lu, L.&lt;/author&gt;&lt;author&gt;Geater, A.&lt;/author&gt;&lt;author&gt;Ren, L. J.&lt;/author&gt;&lt;/authors&gt;&lt;/contributors&gt;&lt;titles&gt;&lt;title&gt;Dose-response relationship between treatment delay of smear-positive tuberculosis patients and intra-household transmission: a cross-sectional study&lt;/title&gt;&lt;secondary-title&gt;Transactions of the Royal Society of Tropical Medicine and Hygiene&lt;/secondary-title&gt;&lt;/titles&gt;&lt;periodical&gt;&lt;full-title&gt;Transactions of the Royal Society of Tropical Medicine and Hygiene&lt;/full-title&gt;&lt;/periodical&gt;&lt;pages&gt;797-804&lt;/pages&gt;&lt;volume&gt;102&lt;/volume&gt;&lt;number&gt;8&lt;/number&gt;&lt;dates&gt;&lt;year&gt;2008&lt;/year&gt;&lt;pub-dates&gt;&lt;date&gt;Aug&lt;/date&gt;&lt;/pub-dates&gt;&lt;/dates&gt;&lt;isbn&gt;0035-9203&lt;/isbn&gt;&lt;accession-num&gt;WOS:000258201600011&lt;/accession-num&gt;&lt;urls&gt;&lt;related-urls&gt;&lt;url&gt;&amp;lt;Go to ISI&amp;gt;://WOS:000258201600011&lt;/url&gt;&lt;/related-urls&gt;&lt;/urls&gt;&lt;electronic-resource-num&gt;10.1016/j.trstmh.2008.04.027&lt;/electronic-resource-num&gt;&lt;/record&gt;&lt;/Cite&gt;&lt;/EndNote&gt;</w:instrText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8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E96EA5" w:rsidTr="00FC0111">
        <w:tc>
          <w:tcPr>
            <w:tcW w:w="5670" w:type="dxa"/>
          </w:tcPr>
          <w:p w:rsidR="00E96EA5" w:rsidRPr="00591F87" w:rsidRDefault="003C09F2" w:rsidP="00FC0111">
            <w:pPr>
              <w:pStyle w:val="ListParagraph"/>
              <w:numPr>
                <w:ilvl w:val="0"/>
                <w:numId w:val="2"/>
              </w:num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Daily contacts (both h</w:t>
            </w:r>
            <w:r w:rsidR="00E96EA5" w:rsidRPr="00591F87">
              <w:rPr>
                <w:sz w:val="21"/>
                <w:szCs w:val="21"/>
              </w:rPr>
              <w:t>ousehold and non-household)</w:t>
            </w:r>
          </w:p>
        </w:tc>
        <w:tc>
          <w:tcPr>
            <w:tcW w:w="2126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532094">
              <w:rPr>
                <w:sz w:val="21"/>
                <w:szCs w:val="21"/>
              </w:rPr>
              <w:t>Baliashvili, 2016</w:t>
            </w:r>
          </w:p>
          <w:p w:rsidR="00E96EA5" w:rsidRPr="00C24A70" w:rsidRDefault="00E96EA5" w:rsidP="00FC0111">
            <w:pPr>
              <w:rPr>
                <w:sz w:val="21"/>
                <w:szCs w:val="21"/>
              </w:rPr>
            </w:pPr>
            <w:r w:rsidRPr="000C7D84">
              <w:rPr>
                <w:sz w:val="21"/>
                <w:szCs w:val="21"/>
              </w:rPr>
              <w:t>Cayla, 1996</w:t>
            </w:r>
          </w:p>
        </w:tc>
        <w:tc>
          <w:tcPr>
            <w:tcW w:w="1134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CYWxpYXNodmlsaTwvQXV0aG9yPjxZZWFyPjIwMTY8L1ll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CYWxpYXNodmlsaTwvQXV0aG9yPjxZZWFyPjIwMTY8L1ll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0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Pr="00C24A70" w:rsidRDefault="00E96E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DYXlsYTwvQXV0aG9yPjxZZWFyPjE5OTY8L1llYXI+PFJl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DYXlsYTwvQXV0aG9yPjxZZWFyPjE5OTY8L1llYXI+PFJl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7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E96EA5" w:rsidTr="00FC0111">
        <w:tc>
          <w:tcPr>
            <w:tcW w:w="5670" w:type="dxa"/>
          </w:tcPr>
          <w:p w:rsidR="00E96EA5" w:rsidRPr="00591F87" w:rsidRDefault="00E96EA5" w:rsidP="00FC0111">
            <w:pPr>
              <w:pStyle w:val="ListParagraph"/>
              <w:numPr>
                <w:ilvl w:val="0"/>
                <w:numId w:val="2"/>
              </w:numPr>
              <w:rPr>
                <w:sz w:val="21"/>
                <w:szCs w:val="21"/>
              </w:rPr>
            </w:pPr>
            <w:r w:rsidRPr="00591F87">
              <w:rPr>
                <w:sz w:val="21"/>
                <w:szCs w:val="21"/>
              </w:rPr>
              <w:t>Close contacts who shared an enclosed space</w:t>
            </w:r>
          </w:p>
        </w:tc>
        <w:tc>
          <w:tcPr>
            <w:tcW w:w="2126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A839AD">
              <w:rPr>
                <w:sz w:val="21"/>
                <w:szCs w:val="21"/>
              </w:rPr>
              <w:t>Loredo, 2014</w:t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 w:rsidRPr="004A37A7">
              <w:rPr>
                <w:sz w:val="21"/>
                <w:szCs w:val="21"/>
              </w:rPr>
              <w:t>Lee, 2008</w:t>
            </w:r>
          </w:p>
          <w:p w:rsidR="00E96EA5" w:rsidRPr="00C24A70" w:rsidRDefault="00E96EA5" w:rsidP="00FC0111">
            <w:pPr>
              <w:rPr>
                <w:sz w:val="21"/>
                <w:szCs w:val="21"/>
              </w:rPr>
            </w:pPr>
            <w:r w:rsidRPr="004A37A7">
              <w:rPr>
                <w:sz w:val="21"/>
                <w:szCs w:val="21"/>
              </w:rPr>
              <w:t>Golub, 2006</w:t>
            </w:r>
          </w:p>
        </w:tc>
        <w:tc>
          <w:tcPr>
            <w:tcW w:w="1134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Mb3JlZG88L0F1dGhvcj48WWVhcj4yMDE0PC9ZZWFyPjxS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Mb3JlZG88L0F1dGhvcj48WWVhcj4yMDE0PC9ZZWFyPjxS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7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MZWU8L0F1dGhvcj48WWVhcj4yMDA4PC9ZZWFyPjxSZWNO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MZWU8L0F1dGhvcj48WWVhcj4yMDA4PC9ZZWFyPjxSZWNO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9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Hb2x1YjwvQXV0aG9yPjxZZWFyPjIwMDY8L1llYXI+PFJl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Hb2x1YjwvQXV0aG9yPjxZZWFyPjIwMDY8L1llYXI+PFJl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0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Pr="00C24A70" w:rsidRDefault="00E96EA5" w:rsidP="00FC0111">
            <w:pPr>
              <w:rPr>
                <w:sz w:val="21"/>
                <w:szCs w:val="21"/>
              </w:rPr>
            </w:pPr>
          </w:p>
        </w:tc>
      </w:tr>
      <w:tr w:rsidR="00E96EA5" w:rsidTr="00FC0111">
        <w:tc>
          <w:tcPr>
            <w:tcW w:w="5670" w:type="dxa"/>
          </w:tcPr>
          <w:p w:rsidR="00E96EA5" w:rsidRPr="00591F87" w:rsidRDefault="00E96EA5" w:rsidP="00FC0111">
            <w:pPr>
              <w:pStyle w:val="ListParagraph"/>
              <w:numPr>
                <w:ilvl w:val="0"/>
                <w:numId w:val="2"/>
              </w:numPr>
              <w:rPr>
                <w:sz w:val="21"/>
                <w:szCs w:val="21"/>
              </w:rPr>
            </w:pPr>
            <w:r w:rsidRPr="00591F87">
              <w:rPr>
                <w:sz w:val="21"/>
                <w:szCs w:val="21"/>
              </w:rPr>
              <w:t>Contacts at different level of concentric circle</w:t>
            </w:r>
          </w:p>
        </w:tc>
        <w:tc>
          <w:tcPr>
            <w:tcW w:w="2126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A45E9C">
              <w:rPr>
                <w:sz w:val="21"/>
                <w:szCs w:val="21"/>
              </w:rPr>
              <w:t>Godoy, 2013</w:t>
            </w:r>
          </w:p>
          <w:p w:rsidR="00E96EA5" w:rsidRPr="00C24A70" w:rsidRDefault="00E96EA5" w:rsidP="00FC0111">
            <w:pPr>
              <w:rPr>
                <w:sz w:val="21"/>
                <w:szCs w:val="21"/>
              </w:rPr>
            </w:pPr>
            <w:r w:rsidRPr="00A45E9C">
              <w:rPr>
                <w:sz w:val="21"/>
                <w:szCs w:val="21"/>
              </w:rPr>
              <w:t>Lohmann, 2012</w:t>
            </w:r>
          </w:p>
        </w:tc>
        <w:tc>
          <w:tcPr>
            <w:tcW w:w="1134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Hb2RveTwvQXV0aG9yPjxZZWFyPjIwMTM8L1llYXI+PFJl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Hb2RveTwvQXV0aG9yPjxZZWFyPjIwMTM8L1llYXI+PFJl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5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Pr="00C24A70" w:rsidRDefault="00E96E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Mb2htYW5uPC9BdXRob3I+PFllYXI+MjAxMjwvWWVhcj48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Mb2htYW5uPC9BdXRob3I+PFllYXI+MjAxMjwvWWVhcj48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8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E96EA5" w:rsidTr="00FC0111">
        <w:tc>
          <w:tcPr>
            <w:tcW w:w="5670" w:type="dxa"/>
          </w:tcPr>
          <w:p w:rsidR="00E96EA5" w:rsidRPr="00591F87" w:rsidRDefault="003C09F2" w:rsidP="00FC0111">
            <w:pPr>
              <w:pStyle w:val="ListParagraph"/>
              <w:numPr>
                <w:ilvl w:val="0"/>
                <w:numId w:val="2"/>
              </w:num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Close (h</w:t>
            </w:r>
            <w:r w:rsidR="00E96EA5" w:rsidRPr="00591F87">
              <w:rPr>
                <w:sz w:val="21"/>
                <w:szCs w:val="21"/>
              </w:rPr>
              <w:t>ousehold) and casual contacts</w:t>
            </w:r>
          </w:p>
        </w:tc>
        <w:tc>
          <w:tcPr>
            <w:tcW w:w="2126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A45E9C">
              <w:rPr>
                <w:sz w:val="21"/>
                <w:szCs w:val="21"/>
              </w:rPr>
              <w:t>Men</w:t>
            </w:r>
            <w:r w:rsidRPr="0037342F">
              <w:rPr>
                <w:sz w:val="21"/>
                <w:szCs w:val="21"/>
              </w:rPr>
              <w:t>d</w:t>
            </w:r>
            <w:r w:rsidRPr="00A45E9C">
              <w:rPr>
                <w:sz w:val="21"/>
                <w:szCs w:val="21"/>
              </w:rPr>
              <w:t>es, 2012</w:t>
            </w:r>
          </w:p>
          <w:p w:rsidR="00E96EA5" w:rsidRPr="00A45E9C" w:rsidRDefault="00E96EA5" w:rsidP="00FC0111">
            <w:pPr>
              <w:rPr>
                <w:sz w:val="21"/>
                <w:szCs w:val="21"/>
              </w:rPr>
            </w:pPr>
            <w:r w:rsidRPr="0037342F">
              <w:rPr>
                <w:sz w:val="21"/>
                <w:szCs w:val="21"/>
              </w:rPr>
              <w:t>Castillo Otero, 1999</w:t>
            </w:r>
          </w:p>
        </w:tc>
        <w:tc>
          <w:tcPr>
            <w:tcW w:w="1134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NZW5kZXM8L0F1dGhvcj48WWVhcj4yMDEyPC9ZZWFyPjxS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NZW5kZXM8L0F1dGhvcj48WWVhcj4yMDEyPC9ZZWFyPjxS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9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/>
            </w:r>
            <w:r w:rsidR="00CA1778">
              <w:rPr>
                <w:sz w:val="21"/>
                <w:szCs w:val="21"/>
              </w:rPr>
              <w:instrText xml:space="preserve"> ADDIN EN.CITE &lt;EndNote&gt;&lt;Cite&gt;&lt;Author&gt;Castillo Otero&lt;/Author&gt;&lt;Year&gt;1999&lt;/Year&gt;&lt;RecNum&gt;3650&lt;/RecNum&gt;&lt;DisplayText&gt;[31]&lt;/DisplayText&gt;&lt;record&gt;&lt;rec-number&gt;3650&lt;/rec-number&gt;&lt;foreign-keys&gt;&lt;key app="EN" db-id="dt0wvrvfdrasaxesx9pxapdctrd92ravxet2" timestamp="1483419839"&gt;3650&lt;/key&gt;&lt;/foreign-keys&gt;&lt;ref-type name="Journal Article"&gt;17&lt;/ref-type&gt;&lt;contributors&gt;&lt;authors&gt;&lt;author&gt;Castillo Otero, D. del&lt;/author&gt;&lt;author&gt;Penafiel Colás, M.&lt;/author&gt;&lt;author&gt;Álvarez Gutiérrez, F.&lt;/author&gt;&lt;author&gt;Soto Campos, J. G.&lt;/author&gt;&lt;author&gt;Calderón Osuna, E.&lt;/author&gt;&lt;author&gt;Toral Marín, J.&lt;/author&gt;&lt;author&gt;Sánchez Gómez, J.&lt;/author&gt;&lt;/authors&gt;&lt;/contributors&gt;&lt;titles&gt;&lt;title&gt;Investigation of tuberculosis contacts in a nonhospital pneumology practice&lt;/title&gt;&lt;secondary-title&gt;European Journal of Clinical Microbiology &amp;amp; Infectious Diseases&lt;/secondary-title&gt;&lt;/titles&gt;&lt;periodical&gt;&lt;full-title&gt;European Journal of Clinical Microbiology &amp;amp; Infectious Diseases&lt;/full-title&gt;&lt;/periodical&gt;&lt;pages&gt;790-795&lt;/pages&gt;&lt;volume&gt;18&lt;/volume&gt;&lt;number&gt;11&lt;/number&gt;&lt;dates&gt;&lt;year&gt;1999&lt;/year&gt;&lt;/dates&gt;&lt;isbn&gt;0934-9723&lt;/isbn&gt;&lt;urls&gt;&lt;/urls&gt;&lt;electronic-resource-num&gt;10.1007/s100960050402&lt;/electronic-resource-num&gt;&lt;remote-database-name&gt;CABDirect&lt;/remote-database-name&gt;&lt;language&gt;English&lt;/language&gt;&lt;/record&gt;&lt;/Cite&gt;&lt;/EndNote&gt;</w:instrText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1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E96EA5" w:rsidTr="00FC0111">
        <w:tc>
          <w:tcPr>
            <w:tcW w:w="5670" w:type="dxa"/>
          </w:tcPr>
          <w:p w:rsidR="00E96EA5" w:rsidRPr="00591F87" w:rsidRDefault="00E96EA5" w:rsidP="00FC0111">
            <w:pPr>
              <w:pStyle w:val="ListParagraph"/>
              <w:numPr>
                <w:ilvl w:val="0"/>
                <w:numId w:val="2"/>
              </w:numPr>
              <w:rPr>
                <w:sz w:val="21"/>
                <w:szCs w:val="21"/>
              </w:rPr>
            </w:pPr>
            <w:r w:rsidRPr="00591F87">
              <w:rPr>
                <w:sz w:val="21"/>
                <w:szCs w:val="21"/>
              </w:rPr>
              <w:t>Children and adolescents (aged 15 or younger) household contacts</w:t>
            </w:r>
          </w:p>
        </w:tc>
        <w:tc>
          <w:tcPr>
            <w:tcW w:w="2126" w:type="dxa"/>
          </w:tcPr>
          <w:p w:rsidR="00E96EA5" w:rsidRPr="00591F87" w:rsidRDefault="00E96EA5" w:rsidP="00FC0111">
            <w:pPr>
              <w:rPr>
                <w:sz w:val="21"/>
                <w:szCs w:val="21"/>
                <w:lang w:val="it-IT"/>
              </w:rPr>
            </w:pPr>
            <w:r w:rsidRPr="00591F87">
              <w:rPr>
                <w:sz w:val="21"/>
                <w:szCs w:val="21"/>
                <w:lang w:val="it-IT"/>
              </w:rPr>
              <w:t>Maciel, 2009</w:t>
            </w:r>
          </w:p>
          <w:p w:rsidR="00E96EA5" w:rsidRPr="00591F87" w:rsidRDefault="00E96EA5" w:rsidP="00FC0111">
            <w:pPr>
              <w:rPr>
                <w:sz w:val="21"/>
                <w:szCs w:val="21"/>
                <w:lang w:val="it-IT"/>
              </w:rPr>
            </w:pPr>
            <w:r w:rsidRPr="00591F87">
              <w:rPr>
                <w:sz w:val="21"/>
                <w:szCs w:val="21"/>
                <w:lang w:val="it-IT"/>
              </w:rPr>
              <w:t>Tornee, 2004</w:t>
            </w:r>
          </w:p>
          <w:p w:rsidR="00E96EA5" w:rsidRPr="00591F87" w:rsidRDefault="00E96EA5" w:rsidP="00FC0111">
            <w:pPr>
              <w:rPr>
                <w:sz w:val="21"/>
                <w:szCs w:val="21"/>
                <w:lang w:val="it-IT"/>
              </w:rPr>
            </w:pPr>
            <w:r w:rsidRPr="00591F87">
              <w:rPr>
                <w:sz w:val="21"/>
                <w:szCs w:val="21"/>
                <w:lang w:val="it-IT"/>
              </w:rPr>
              <w:t>Madhi, 2002</w:t>
            </w:r>
          </w:p>
          <w:p w:rsidR="00E96EA5" w:rsidRPr="00591F87" w:rsidRDefault="00E96EA5" w:rsidP="00FC0111">
            <w:pPr>
              <w:rPr>
                <w:sz w:val="21"/>
                <w:szCs w:val="21"/>
                <w:lang w:val="it-IT"/>
              </w:rPr>
            </w:pPr>
            <w:r w:rsidRPr="00591F87">
              <w:rPr>
                <w:sz w:val="21"/>
                <w:szCs w:val="21"/>
                <w:lang w:val="it-IT"/>
              </w:rPr>
              <w:t>Gessner, 1998</w:t>
            </w:r>
          </w:p>
          <w:p w:rsidR="00E96EA5" w:rsidRDefault="00E96EA5" w:rsidP="00FC0111">
            <w:pPr>
              <w:rPr>
                <w:sz w:val="21"/>
                <w:szCs w:val="21"/>
                <w:lang w:val="it-IT"/>
              </w:rPr>
            </w:pPr>
            <w:r w:rsidRPr="00591F87">
              <w:rPr>
                <w:sz w:val="21"/>
                <w:szCs w:val="21"/>
                <w:lang w:val="it-IT"/>
              </w:rPr>
              <w:t>Snider, 1985</w:t>
            </w:r>
          </w:p>
          <w:p w:rsidR="00E96EA5" w:rsidRPr="00591F87" w:rsidRDefault="00E96EA5" w:rsidP="00FC0111">
            <w:pPr>
              <w:rPr>
                <w:sz w:val="21"/>
                <w:szCs w:val="21"/>
                <w:lang w:val="it-IT"/>
              </w:rPr>
            </w:pPr>
            <w:r>
              <w:rPr>
                <w:sz w:val="21"/>
                <w:szCs w:val="21"/>
                <w:lang w:val="it-IT"/>
              </w:rPr>
              <w:t>Ling, 2011</w:t>
            </w:r>
          </w:p>
        </w:tc>
        <w:tc>
          <w:tcPr>
            <w:tcW w:w="1134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NYWNpZWw8L0F1dGhvcj48WWVhcj4yMDA5PC9ZZWFyPjxS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NYWNpZWw8L0F1dGhvcj48WWVhcj4yMDA5PC9ZZWFyPjxS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4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Ub3JuZWU8L0F1dGhvcj48WWVhcj4yMDA0PC9ZZWFyPjxS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L0VuZE5vdGU+AG=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Ub3JuZWU8L0F1dGhvcj48WWVhcj4yMDA0PC9ZZWFyPjxS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L0VuZE5vdGU+AG=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5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NYWRoaTwvQXV0aG9yPjxZZWFyPjIwMDI8L1llYXI+PFJl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NYWRoaTwvQXV0aG9yPjxZZWFyPjIwMDI8L1llYXI+PFJl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3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HZXNzbmVyPC9BdXRob3I+PFllYXI+MTk5ODwvWWVhcj48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HZXNzbmVyPC9BdXRob3I+PFllYXI+MTk5ODwvWWVhcj48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6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TbmlkZXI8L0F1dGhvcj48WWVhcj4xOTg1PC9ZZWFyPjxS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TbmlkZXI8L0F1dGhvcj48WWVhcj4xOTg1PC9ZZWFyPjxS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3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MaW5nPC9BdXRob3I+PFllYXI+MjAxMTwvWWVhcj48UmVj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n=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MaW5nPC9BdXRob3I+PFllYXI+MjAxMTwvWWVhcj48UmVj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n=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6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E96EA5" w:rsidTr="00FC0111">
        <w:tc>
          <w:tcPr>
            <w:tcW w:w="5670" w:type="dxa"/>
          </w:tcPr>
          <w:p w:rsidR="00E96EA5" w:rsidRPr="00591F87" w:rsidRDefault="00E96EA5" w:rsidP="003C09F2">
            <w:pPr>
              <w:pStyle w:val="ListParagraph"/>
              <w:numPr>
                <w:ilvl w:val="0"/>
                <w:numId w:val="2"/>
              </w:numPr>
              <w:rPr>
                <w:sz w:val="21"/>
                <w:szCs w:val="21"/>
              </w:rPr>
            </w:pPr>
            <w:r w:rsidRPr="00591F87">
              <w:rPr>
                <w:sz w:val="21"/>
                <w:szCs w:val="21"/>
              </w:rPr>
              <w:t>Children under the age of 5 years in household contact</w:t>
            </w:r>
          </w:p>
        </w:tc>
        <w:tc>
          <w:tcPr>
            <w:tcW w:w="2126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4A37A7">
              <w:rPr>
                <w:sz w:val="21"/>
                <w:szCs w:val="21"/>
              </w:rPr>
              <w:t>Singh, 2005</w:t>
            </w:r>
          </w:p>
          <w:p w:rsidR="00E96EA5" w:rsidRPr="00D30A42" w:rsidRDefault="00E96EA5" w:rsidP="00FC0111">
            <w:pPr>
              <w:rPr>
                <w:sz w:val="21"/>
                <w:szCs w:val="21"/>
              </w:rPr>
            </w:pPr>
            <w:r w:rsidRPr="009D1B36">
              <w:rPr>
                <w:sz w:val="21"/>
                <w:szCs w:val="21"/>
              </w:rPr>
              <w:t>Lienhardt, 2003</w:t>
            </w:r>
          </w:p>
        </w:tc>
        <w:tc>
          <w:tcPr>
            <w:tcW w:w="1134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TaW5naDwvQXV0aG9yPjxZZWFyPjIwMDU8L1llYXI+PFJl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TaW5naDwvQXV0aG9yPjxZZWFyPjIwMDU8L1llYXI+PFJl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9]</w:t>
            </w:r>
            <w:r>
              <w:rPr>
                <w:sz w:val="21"/>
                <w:szCs w:val="21"/>
              </w:rPr>
              <w:fldChar w:fldCharType="end"/>
            </w:r>
          </w:p>
          <w:p w:rsidR="00E96EA5" w:rsidRDefault="00E96E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MaWVuaGFyZHQ8L0F1dGhvcj48WWVhcj4yMDAzPC9ZZWFy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MaWVuaGFyZHQ8L0F1dGhvcj48WWVhcj4yMDAzPC9ZZWFy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1]</w:t>
            </w:r>
            <w:r>
              <w:rPr>
                <w:sz w:val="21"/>
                <w:szCs w:val="21"/>
              </w:rPr>
              <w:fldChar w:fldCharType="end"/>
            </w:r>
          </w:p>
        </w:tc>
      </w:tr>
    </w:tbl>
    <w:p w:rsidR="00E96EA5" w:rsidRDefault="00E96EA5" w:rsidP="00E96EA5">
      <w:pPr>
        <w:rPr>
          <w:sz w:val="21"/>
          <w:szCs w:val="21"/>
        </w:rPr>
      </w:pPr>
    </w:p>
    <w:p w:rsidR="00E96EA5" w:rsidRDefault="00E96EA5" w:rsidP="0079613E">
      <w:pPr>
        <w:pStyle w:val="Heading1"/>
      </w:pPr>
    </w:p>
    <w:p w:rsidR="001C28D6" w:rsidRDefault="001C28D6" w:rsidP="001C28D6"/>
    <w:p w:rsidR="001C28D6" w:rsidRDefault="001C28D6" w:rsidP="001C28D6"/>
    <w:p w:rsidR="001C28D6" w:rsidRDefault="001C28D6" w:rsidP="001C28D6"/>
    <w:p w:rsidR="001C28D6" w:rsidRDefault="001C28D6" w:rsidP="001C28D6"/>
    <w:p w:rsidR="001C28D6" w:rsidRDefault="001C28D6" w:rsidP="001C28D6"/>
    <w:p w:rsidR="001C28D6" w:rsidRDefault="001C28D6" w:rsidP="001C28D6"/>
    <w:p w:rsidR="001C28D6" w:rsidRDefault="001C28D6" w:rsidP="001C28D6"/>
    <w:p w:rsidR="001C28D6" w:rsidRDefault="001C28D6" w:rsidP="001C28D6"/>
    <w:p w:rsidR="001C28D6" w:rsidRDefault="001C28D6" w:rsidP="001C28D6"/>
    <w:p w:rsidR="001C28D6" w:rsidRDefault="001C28D6" w:rsidP="001C28D6"/>
    <w:p w:rsidR="001C28D6" w:rsidRDefault="001C28D6" w:rsidP="001C28D6"/>
    <w:p w:rsidR="001C28D6" w:rsidRPr="001C28D6" w:rsidRDefault="001C28D6" w:rsidP="001C28D6"/>
    <w:p w:rsidR="00E96EA5" w:rsidRPr="006B2AAB" w:rsidRDefault="00BC0591" w:rsidP="0079613E">
      <w:pPr>
        <w:pStyle w:val="Heading1"/>
        <w:rPr>
          <w:b/>
          <w:bCs/>
          <w:sz w:val="21"/>
          <w:szCs w:val="21"/>
        </w:rPr>
      </w:pPr>
      <w:bookmarkStart w:id="4" w:name="_Toc481143220"/>
      <w:r>
        <w:rPr>
          <w:b/>
          <w:bCs/>
          <w:sz w:val="21"/>
          <w:szCs w:val="21"/>
        </w:rPr>
        <w:t>Table 4 -</w:t>
      </w:r>
      <w:r w:rsidR="00E96EA5" w:rsidRPr="006B2AAB">
        <w:rPr>
          <w:b/>
          <w:bCs/>
          <w:sz w:val="21"/>
          <w:szCs w:val="21"/>
        </w:rPr>
        <w:t xml:space="preserve"> Methods used to detect TB transmission from index </w:t>
      </w:r>
      <w:r w:rsidR="00DD578F">
        <w:rPr>
          <w:b/>
          <w:bCs/>
          <w:sz w:val="21"/>
          <w:szCs w:val="21"/>
        </w:rPr>
        <w:t>patient</w:t>
      </w:r>
      <w:r w:rsidR="00E96EA5" w:rsidRPr="006B2AAB">
        <w:rPr>
          <w:b/>
          <w:bCs/>
          <w:sz w:val="21"/>
          <w:szCs w:val="21"/>
        </w:rPr>
        <w:t>s to their contacts by 37 included studies</w:t>
      </w:r>
      <w:bookmarkEnd w:id="4"/>
      <w:r w:rsidR="00E96EA5" w:rsidRPr="006B2AAB">
        <w:rPr>
          <w:b/>
          <w:bCs/>
          <w:sz w:val="21"/>
          <w:szCs w:val="21"/>
        </w:rPr>
        <w:t xml:space="preserve">  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129"/>
        <w:gridCol w:w="4253"/>
        <w:gridCol w:w="2126"/>
        <w:gridCol w:w="1134"/>
      </w:tblGrid>
      <w:tr w:rsidR="00DC36A5" w:rsidRPr="002851AF" w:rsidTr="00AD1075">
        <w:tc>
          <w:tcPr>
            <w:tcW w:w="1129" w:type="dxa"/>
          </w:tcPr>
          <w:p w:rsidR="00DC36A5" w:rsidRPr="002851AF" w:rsidRDefault="00AD1075" w:rsidP="00FC0111">
            <w:pPr>
              <w:rPr>
                <w:b/>
                <w:bCs/>
                <w:sz w:val="21"/>
                <w:szCs w:val="21"/>
              </w:rPr>
            </w:pPr>
            <w:r w:rsidRPr="002851AF">
              <w:rPr>
                <w:b/>
                <w:bCs/>
                <w:sz w:val="21"/>
                <w:szCs w:val="21"/>
              </w:rPr>
              <w:t>O</w:t>
            </w:r>
            <w:r w:rsidR="00DC36A5" w:rsidRPr="002851AF">
              <w:rPr>
                <w:b/>
                <w:bCs/>
                <w:sz w:val="21"/>
                <w:szCs w:val="21"/>
              </w:rPr>
              <w:t>utcome</w:t>
            </w:r>
            <w:r>
              <w:rPr>
                <w:b/>
                <w:bCs/>
                <w:sz w:val="21"/>
                <w:szCs w:val="21"/>
              </w:rPr>
              <w:t xml:space="preserve"> </w:t>
            </w:r>
          </w:p>
        </w:tc>
        <w:tc>
          <w:tcPr>
            <w:tcW w:w="4253" w:type="dxa"/>
          </w:tcPr>
          <w:p w:rsidR="00DC36A5" w:rsidRPr="002851AF" w:rsidRDefault="00DC36A5" w:rsidP="003F4422">
            <w:pPr>
              <w:rPr>
                <w:b/>
                <w:bCs/>
                <w:sz w:val="21"/>
                <w:szCs w:val="21"/>
              </w:rPr>
            </w:pPr>
            <w:r w:rsidRPr="002851AF">
              <w:rPr>
                <w:b/>
                <w:bCs/>
                <w:sz w:val="21"/>
                <w:szCs w:val="21"/>
              </w:rPr>
              <w:t>Method of screening</w:t>
            </w:r>
            <w:r w:rsidR="00D34C7E">
              <w:rPr>
                <w:b/>
                <w:bCs/>
                <w:sz w:val="21"/>
                <w:szCs w:val="21"/>
              </w:rPr>
              <w:t xml:space="preserve"> </w:t>
            </w:r>
            <w:r w:rsidR="003F4422">
              <w:rPr>
                <w:b/>
                <w:bCs/>
                <w:sz w:val="21"/>
                <w:szCs w:val="21"/>
              </w:rPr>
              <w:t>(</w:t>
            </w:r>
            <w:r w:rsidR="00D34C7E">
              <w:rPr>
                <w:b/>
                <w:bCs/>
                <w:sz w:val="21"/>
                <w:szCs w:val="21"/>
              </w:rPr>
              <w:t>cut-off</w:t>
            </w:r>
            <w:r w:rsidR="003F4422">
              <w:rPr>
                <w:b/>
                <w:bCs/>
                <w:sz w:val="21"/>
                <w:szCs w:val="21"/>
              </w:rPr>
              <w:t>)</w:t>
            </w:r>
          </w:p>
        </w:tc>
        <w:tc>
          <w:tcPr>
            <w:tcW w:w="2126" w:type="dxa"/>
          </w:tcPr>
          <w:p w:rsidR="00DC36A5" w:rsidRPr="002851AF" w:rsidRDefault="00DC36A5" w:rsidP="00FC0111">
            <w:pPr>
              <w:rPr>
                <w:b/>
                <w:bCs/>
                <w:sz w:val="21"/>
                <w:szCs w:val="21"/>
              </w:rPr>
            </w:pPr>
            <w:r w:rsidRPr="002851AF">
              <w:rPr>
                <w:b/>
                <w:bCs/>
                <w:sz w:val="21"/>
                <w:szCs w:val="21"/>
              </w:rPr>
              <w:t>First Author</w:t>
            </w:r>
          </w:p>
        </w:tc>
        <w:tc>
          <w:tcPr>
            <w:tcW w:w="1134" w:type="dxa"/>
          </w:tcPr>
          <w:p w:rsidR="00DC36A5" w:rsidRPr="002851AF" w:rsidRDefault="00DC36A5" w:rsidP="00FC0111">
            <w:pPr>
              <w:rPr>
                <w:b/>
                <w:bCs/>
                <w:sz w:val="21"/>
                <w:szCs w:val="21"/>
              </w:rPr>
            </w:pPr>
            <w:r w:rsidRPr="002851AF">
              <w:rPr>
                <w:b/>
                <w:bCs/>
                <w:sz w:val="21"/>
                <w:szCs w:val="21"/>
              </w:rPr>
              <w:t>Reference</w:t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3B427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1418EF"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3F4422">
              <w:rPr>
                <w:sz w:val="21"/>
                <w:szCs w:val="21"/>
              </w:rPr>
              <w:t xml:space="preserve"> (</w:t>
            </w:r>
            <w:r w:rsidR="003F4422">
              <w:rPr>
                <w:rFonts w:cstheme="minorHAnsi"/>
                <w:sz w:val="21"/>
                <w:szCs w:val="21"/>
              </w:rPr>
              <w:t>≥</w:t>
            </w:r>
            <w:r w:rsidR="003F4422">
              <w:rPr>
                <w:sz w:val="21"/>
                <w:szCs w:val="21"/>
              </w:rPr>
              <w:t>10mm)</w:t>
            </w:r>
          </w:p>
        </w:tc>
        <w:tc>
          <w:tcPr>
            <w:tcW w:w="2126" w:type="dxa"/>
          </w:tcPr>
          <w:p w:rsidR="001A50B9" w:rsidRPr="00F417CD" w:rsidRDefault="001A50B9" w:rsidP="001A50B9">
            <w:pPr>
              <w:rPr>
                <w:sz w:val="21"/>
                <w:szCs w:val="21"/>
              </w:rPr>
            </w:pPr>
            <w:r w:rsidRPr="00F417CD">
              <w:rPr>
                <w:sz w:val="21"/>
                <w:szCs w:val="21"/>
              </w:rPr>
              <w:t>Baliashvili, 2016</w:t>
            </w:r>
            <w:r>
              <w:rPr>
                <w:sz w:val="21"/>
                <w:szCs w:val="21"/>
              </w:rPr>
              <w:t xml:space="preserve"> 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CYWxpYXNodmlsaTwvQXV0aG9yPjxZZWFyPjIwMTY8L1ll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CYWxpYXNodmlsaTwvQXV0aG9yPjxZZWFyPjIwMTY8L1ll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0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3B427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1418EF">
              <w:rPr>
                <w:sz w:val="21"/>
                <w:szCs w:val="21"/>
              </w:rPr>
              <w:t>TST</w:t>
            </w:r>
            <w:r w:rsidR="00251BA0">
              <w:rPr>
                <w:sz w:val="21"/>
                <w:szCs w:val="21"/>
              </w:rPr>
              <w:t xml:space="preserve"> </w:t>
            </w:r>
            <w:r w:rsidR="003C09F2">
              <w:rPr>
                <w:sz w:val="21"/>
                <w:szCs w:val="21"/>
              </w:rPr>
              <w:t xml:space="preserve"> </w:t>
            </w:r>
            <w:r w:rsidR="00251BA0">
              <w:rPr>
                <w:sz w:val="21"/>
                <w:szCs w:val="21"/>
              </w:rPr>
              <w:t>(</w:t>
            </w:r>
            <w:r w:rsidR="00251BA0">
              <w:rPr>
                <w:rFonts w:cstheme="minorHAnsi"/>
                <w:sz w:val="21"/>
                <w:szCs w:val="21"/>
              </w:rPr>
              <w:t>≥</w:t>
            </w:r>
            <w:r w:rsidR="00251BA0">
              <w:rPr>
                <w:sz w:val="21"/>
                <w:szCs w:val="21"/>
              </w:rPr>
              <w:t>10mm)</w:t>
            </w:r>
          </w:p>
        </w:tc>
        <w:tc>
          <w:tcPr>
            <w:tcW w:w="2126" w:type="dxa"/>
          </w:tcPr>
          <w:p w:rsidR="001A50B9" w:rsidRPr="00F417CD" w:rsidRDefault="001A50B9" w:rsidP="001A50B9">
            <w:pPr>
              <w:rPr>
                <w:sz w:val="21"/>
                <w:szCs w:val="21"/>
              </w:rPr>
            </w:pPr>
            <w:r w:rsidRPr="0014323D">
              <w:rPr>
                <w:sz w:val="21"/>
                <w:szCs w:val="21"/>
              </w:rPr>
              <w:t>Huang, 2014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/>
            </w:r>
            <w:r w:rsidR="00CA1778">
              <w:rPr>
                <w:sz w:val="21"/>
                <w:szCs w:val="21"/>
              </w:rPr>
              <w:instrText xml:space="preserve"> ADDIN EN.CITE &lt;EndNote&gt;&lt;Cite&gt;&lt;Author&gt;Huang&lt;/Author&gt;&lt;Year&gt;2014&lt;/Year&gt;&lt;RecNum&gt;11&lt;/RecNum&gt;&lt;DisplayText&gt;[32]&lt;/DisplayText&gt;&lt;record&gt;&lt;rec-number&gt;11&lt;/rec-number&gt;&lt;foreign-keys&gt;&lt;key app="EN" db-id="z0tfxdss72xedlezta6vv5952rdd5ttfzdpe" timestamp="1505976169"&gt;11&lt;/key&gt;&lt;/foreign-keys&gt;&lt;ref-type name="Journal Article"&gt;17&lt;/ref-type&gt;&lt;contributors&gt;&lt;authors&gt;&lt;author&gt;Huang, C. C.&lt;/author&gt;&lt;author&gt;Tchetgen, E. T.&lt;/author&gt;&lt;author&gt;Becerra, M. C.&lt;/author&gt;&lt;author&gt;Cohen, T.&lt;/author&gt;&lt;author&gt;Hughes, K. C.&lt;/author&gt;&lt;author&gt;Zhang, Z. B.&lt;/author&gt;&lt;author&gt;Calderon, R.&lt;/author&gt;&lt;author&gt;Yataco, R.&lt;/author&gt;&lt;author&gt;Contreras, C.&lt;/author&gt;&lt;author&gt;Galea, J.&lt;/author&gt;&lt;author&gt;Lecca, L.&lt;/author&gt;&lt;author&gt;Murray, M.&lt;/author&gt;&lt;/authors&gt;&lt;/contributors&gt;&lt;titles&gt;&lt;title&gt;The Effect of HIV-Related Immunosuppression on the Risk of Tuberculosis Transmission to Household Contacts&lt;/title&gt;&lt;secondary-title&gt;Clinical Infectious Diseases&lt;/secondary-title&gt;&lt;/titles&gt;&lt;periodical&gt;&lt;full-title&gt;Clinical Infectious Diseases&lt;/full-title&gt;&lt;/periodical&gt;&lt;pages&gt;765-774&lt;/pages&gt;&lt;volume&gt;58&lt;/volume&gt;&lt;number&gt;6&lt;/number&gt;&lt;dates&gt;&lt;year&gt;2014&lt;/year&gt;&lt;pub-dates&gt;&lt;date&gt;Mar&lt;/date&gt;&lt;/pub-dates&gt;&lt;/dates&gt;&lt;isbn&gt;1058-4838&lt;/isbn&gt;&lt;accession-num&gt;WOS:000332330200008&lt;/accession-num&gt;&lt;urls&gt;&lt;related-urls&gt;&lt;url&gt;&amp;lt;Go to ISI&amp;gt;://WOS:000332330200008&lt;/url&gt;&lt;/related-urls&gt;&lt;/urls&gt;&lt;electronic-resource-num&gt;10.1093/cid/cit948&lt;/electronic-resource-num&gt;&lt;/record&gt;&lt;/Cite&gt;&lt;/EndNote&gt;</w:instrText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2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3B427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1418EF"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251BA0" w:rsidRPr="00251BA0">
              <w:rPr>
                <w:rFonts w:hint="eastAsia"/>
                <w:sz w:val="21"/>
                <w:szCs w:val="21"/>
              </w:rPr>
              <w:t>(</w:t>
            </w:r>
            <w:r w:rsidR="00251BA0" w:rsidRPr="00251BA0">
              <w:rPr>
                <w:rFonts w:hint="eastAsia"/>
                <w:sz w:val="21"/>
                <w:szCs w:val="21"/>
              </w:rPr>
              <w:t>≥</w:t>
            </w:r>
            <w:r w:rsidR="00251BA0" w:rsidRPr="00251BA0">
              <w:rPr>
                <w:rFonts w:hint="eastAsia"/>
                <w:sz w:val="21"/>
                <w:szCs w:val="21"/>
              </w:rPr>
              <w:t xml:space="preserve">10mm, </w:t>
            </w:r>
            <w:r w:rsidR="00251BA0" w:rsidRPr="00251BA0">
              <w:rPr>
                <w:rFonts w:hint="eastAsia"/>
                <w:sz w:val="21"/>
                <w:szCs w:val="21"/>
              </w:rPr>
              <w:t>≥</w:t>
            </w:r>
            <w:r w:rsidR="00251BA0" w:rsidRPr="00251BA0">
              <w:rPr>
                <w:rFonts w:hint="eastAsia"/>
                <w:sz w:val="21"/>
                <w:szCs w:val="21"/>
              </w:rPr>
              <w:t>5mm HIV+)</w:t>
            </w:r>
          </w:p>
        </w:tc>
        <w:tc>
          <w:tcPr>
            <w:tcW w:w="2126" w:type="dxa"/>
          </w:tcPr>
          <w:p w:rsidR="001A50B9" w:rsidRPr="00F417CD" w:rsidRDefault="001A50B9" w:rsidP="001A50B9">
            <w:pPr>
              <w:rPr>
                <w:sz w:val="21"/>
                <w:szCs w:val="21"/>
              </w:rPr>
            </w:pPr>
            <w:r w:rsidRPr="0014323D">
              <w:rPr>
                <w:sz w:val="21"/>
                <w:szCs w:val="21"/>
              </w:rPr>
              <w:t>Huang, 2014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IdWFuZzwvQXV0aG9yPjxZZWFyPjIwMTQ8L1llYXI+PFJl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IdWFuZzwvQXV0aG9yPjxZZWFyPjIwMTQ8L1llYXI+PFJl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5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3B427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1418EF"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251BA0">
              <w:rPr>
                <w:sz w:val="21"/>
                <w:szCs w:val="21"/>
              </w:rPr>
              <w:t>(</w:t>
            </w:r>
            <w:r w:rsidR="00251BA0">
              <w:rPr>
                <w:rFonts w:cstheme="minorHAnsi"/>
                <w:sz w:val="21"/>
                <w:szCs w:val="21"/>
              </w:rPr>
              <w:t>≥</w:t>
            </w:r>
            <w:r w:rsidR="00251BA0">
              <w:rPr>
                <w:sz w:val="21"/>
                <w:szCs w:val="21"/>
              </w:rPr>
              <w:t>5mm)</w:t>
            </w:r>
          </w:p>
        </w:tc>
        <w:tc>
          <w:tcPr>
            <w:tcW w:w="2126" w:type="dxa"/>
          </w:tcPr>
          <w:p w:rsidR="001A50B9" w:rsidRPr="0014323D" w:rsidRDefault="001A50B9" w:rsidP="001A50B9">
            <w:pPr>
              <w:rPr>
                <w:sz w:val="21"/>
                <w:szCs w:val="21"/>
              </w:rPr>
            </w:pPr>
            <w:r w:rsidRPr="00EB54DD">
              <w:rPr>
                <w:sz w:val="21"/>
                <w:szCs w:val="21"/>
              </w:rPr>
              <w:t>Godoy, 2013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Hb2RveTwvQXV0aG9yPjxZZWFyPjIwMTM8L1llYXI+PFJl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Hb2RveTwvQXV0aG9yPjxZZWFyPjIwMTM8L1llYXI+PFJl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5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3B427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1418EF"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656AA5">
              <w:rPr>
                <w:sz w:val="21"/>
                <w:szCs w:val="21"/>
              </w:rPr>
              <w:t>(</w:t>
            </w:r>
            <w:r w:rsidR="00656AA5">
              <w:rPr>
                <w:rFonts w:cstheme="minorHAnsi"/>
                <w:sz w:val="21"/>
                <w:szCs w:val="21"/>
              </w:rPr>
              <w:t>≥</w:t>
            </w:r>
            <w:r w:rsidR="00656AA5">
              <w:rPr>
                <w:sz w:val="21"/>
                <w:szCs w:val="21"/>
              </w:rPr>
              <w:t>10mm)</w:t>
            </w:r>
          </w:p>
        </w:tc>
        <w:tc>
          <w:tcPr>
            <w:tcW w:w="2126" w:type="dxa"/>
          </w:tcPr>
          <w:p w:rsidR="001A50B9" w:rsidRPr="0014323D" w:rsidRDefault="001A50B9" w:rsidP="001A50B9">
            <w:pPr>
              <w:rPr>
                <w:sz w:val="21"/>
                <w:szCs w:val="21"/>
              </w:rPr>
            </w:pPr>
            <w:r w:rsidRPr="00EB54DD">
              <w:rPr>
                <w:sz w:val="21"/>
                <w:szCs w:val="21"/>
              </w:rPr>
              <w:t>Lohmann, 2012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Mb2htYW5uPC9BdXRob3I+PFllYXI+MjAxMjwvWWVhcj48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Mb2htYW5uPC9BdXRob3I+PFllYXI+MjAxMjwvWWVhcj48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8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3B427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1418EF"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251BA0" w:rsidRPr="00251BA0">
              <w:rPr>
                <w:rFonts w:hint="eastAsia"/>
                <w:sz w:val="21"/>
                <w:szCs w:val="21"/>
              </w:rPr>
              <w:t>(</w:t>
            </w:r>
            <w:r w:rsidR="00251BA0" w:rsidRPr="00251BA0">
              <w:rPr>
                <w:rFonts w:hint="eastAsia"/>
                <w:sz w:val="21"/>
                <w:szCs w:val="21"/>
              </w:rPr>
              <w:t>≥</w:t>
            </w:r>
            <w:r w:rsidR="00251BA0" w:rsidRPr="00251BA0">
              <w:rPr>
                <w:rFonts w:hint="eastAsia"/>
                <w:sz w:val="21"/>
                <w:szCs w:val="21"/>
              </w:rPr>
              <w:t xml:space="preserve">10mm, </w:t>
            </w:r>
            <w:r w:rsidR="00251BA0" w:rsidRPr="00251BA0">
              <w:rPr>
                <w:rFonts w:hint="eastAsia"/>
                <w:sz w:val="21"/>
                <w:szCs w:val="21"/>
              </w:rPr>
              <w:t>≥</w:t>
            </w:r>
            <w:r w:rsidR="00251BA0" w:rsidRPr="00251BA0">
              <w:rPr>
                <w:rFonts w:hint="eastAsia"/>
                <w:sz w:val="21"/>
                <w:szCs w:val="21"/>
              </w:rPr>
              <w:t>5mm HIV+)</w:t>
            </w:r>
          </w:p>
        </w:tc>
        <w:tc>
          <w:tcPr>
            <w:tcW w:w="2126" w:type="dxa"/>
          </w:tcPr>
          <w:p w:rsidR="001A50B9" w:rsidRPr="0014323D" w:rsidRDefault="001A50B9" w:rsidP="001A50B9">
            <w:pPr>
              <w:rPr>
                <w:sz w:val="21"/>
                <w:szCs w:val="21"/>
              </w:rPr>
            </w:pPr>
            <w:r w:rsidRPr="00EB7534">
              <w:rPr>
                <w:sz w:val="21"/>
                <w:szCs w:val="21"/>
              </w:rPr>
              <w:t>Kifai, 2009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LaWZhaTwvQXV0aG9yPjxZZWFyPjIwMDk8L1llYXI+PFJl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LaWZhaTwvQXV0aG9yPjxZZWFyPjIwMDk8L1llYXI+PFJl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4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3B427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1418EF"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C52136" w:rsidRPr="00C52136">
              <w:rPr>
                <w:rFonts w:hint="eastAsia"/>
                <w:sz w:val="21"/>
                <w:szCs w:val="21"/>
              </w:rPr>
              <w:t>(</w:t>
            </w:r>
            <w:r w:rsidR="00C52136" w:rsidRPr="00C52136">
              <w:rPr>
                <w:rFonts w:hint="eastAsia"/>
                <w:sz w:val="21"/>
                <w:szCs w:val="21"/>
              </w:rPr>
              <w:t>≥</w:t>
            </w:r>
            <w:r w:rsidR="00C52136" w:rsidRPr="00C52136">
              <w:rPr>
                <w:rFonts w:hint="eastAsia"/>
                <w:sz w:val="21"/>
                <w:szCs w:val="21"/>
              </w:rPr>
              <w:t>10mm)</w:t>
            </w:r>
          </w:p>
        </w:tc>
        <w:tc>
          <w:tcPr>
            <w:tcW w:w="2126" w:type="dxa"/>
          </w:tcPr>
          <w:p w:rsidR="001A50B9" w:rsidRPr="0014323D" w:rsidRDefault="001A50B9" w:rsidP="001A50B9">
            <w:pPr>
              <w:rPr>
                <w:sz w:val="21"/>
                <w:szCs w:val="21"/>
              </w:rPr>
            </w:pPr>
            <w:r w:rsidRPr="00796EF3">
              <w:rPr>
                <w:sz w:val="21"/>
                <w:szCs w:val="21"/>
              </w:rPr>
              <w:t>Martinez, 2016</w:t>
            </w:r>
            <w:r>
              <w:rPr>
                <w:sz w:val="21"/>
                <w:szCs w:val="21"/>
              </w:rPr>
              <w:t xml:space="preserve"> 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NYXJ0aW5lejwvQXV0aG9yPjxZZWFyPjIwMTYgTm92IDE8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NYXJ0aW5lejwvQXV0aG9yPjxZZWFyPjIwMTYgTm92IDE8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3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3B427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1418EF"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251BA0">
              <w:rPr>
                <w:sz w:val="21"/>
                <w:szCs w:val="21"/>
              </w:rPr>
              <w:t>(</w:t>
            </w:r>
            <w:r w:rsidR="00251BA0">
              <w:rPr>
                <w:rFonts w:cstheme="minorHAnsi"/>
                <w:sz w:val="21"/>
                <w:szCs w:val="21"/>
              </w:rPr>
              <w:t>≥</w:t>
            </w:r>
            <w:r w:rsidR="00251BA0">
              <w:rPr>
                <w:sz w:val="21"/>
                <w:szCs w:val="21"/>
              </w:rPr>
              <w:t>5mm)</w:t>
            </w:r>
          </w:p>
        </w:tc>
        <w:tc>
          <w:tcPr>
            <w:tcW w:w="2126" w:type="dxa"/>
          </w:tcPr>
          <w:p w:rsidR="001A50B9" w:rsidRPr="00796EF3" w:rsidRDefault="001A50B9" w:rsidP="001A50B9">
            <w:pPr>
              <w:rPr>
                <w:sz w:val="21"/>
                <w:szCs w:val="21"/>
              </w:rPr>
            </w:pPr>
            <w:r w:rsidRPr="0000363D">
              <w:rPr>
                <w:sz w:val="21"/>
                <w:szCs w:val="21"/>
              </w:rPr>
              <w:t>Golub, 2006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Hb2x1YjwvQXV0aG9yPjxZZWFyPjIwMDY8L1llYXI+PFJl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Hb2x1YjwvQXV0aG9yPjxZZWFyPjIwMDY8L1llYXI+PFJl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0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3B427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1418EF"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2C1B70" w:rsidRPr="002C1B70">
              <w:rPr>
                <w:rFonts w:hint="eastAsia"/>
                <w:sz w:val="21"/>
                <w:szCs w:val="21"/>
              </w:rPr>
              <w:t>(</w:t>
            </w:r>
            <w:r w:rsidR="002C1B70" w:rsidRPr="002C1B70">
              <w:rPr>
                <w:rFonts w:hint="eastAsia"/>
                <w:sz w:val="21"/>
                <w:szCs w:val="21"/>
              </w:rPr>
              <w:t>≥</w:t>
            </w:r>
            <w:r w:rsidR="002C1B70" w:rsidRPr="002C1B70">
              <w:rPr>
                <w:rFonts w:hint="eastAsia"/>
                <w:sz w:val="21"/>
                <w:szCs w:val="21"/>
              </w:rPr>
              <w:t>10mm)</w:t>
            </w:r>
          </w:p>
        </w:tc>
        <w:tc>
          <w:tcPr>
            <w:tcW w:w="2126" w:type="dxa"/>
          </w:tcPr>
          <w:p w:rsidR="001A50B9" w:rsidRPr="00796EF3" w:rsidRDefault="001A50B9" w:rsidP="001A50B9">
            <w:pPr>
              <w:rPr>
                <w:sz w:val="21"/>
                <w:szCs w:val="21"/>
              </w:rPr>
            </w:pPr>
            <w:r w:rsidRPr="0000363D">
              <w:rPr>
                <w:sz w:val="21"/>
                <w:szCs w:val="21"/>
              </w:rPr>
              <w:t>Singh, 2005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TaW5naDwvQXV0aG9yPjxZZWFyPjIwMDU8L1llYXI+PFJl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TaW5naDwvQXV0aG9yPjxZZWFyPjIwMDU8L1llYXI+PFJl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9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3B427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1418EF"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2C1B70" w:rsidRPr="002C1B70">
              <w:rPr>
                <w:rFonts w:hint="eastAsia"/>
                <w:sz w:val="21"/>
                <w:szCs w:val="21"/>
              </w:rPr>
              <w:t>(</w:t>
            </w:r>
            <w:r w:rsidR="002C1B70" w:rsidRPr="002C1B70">
              <w:rPr>
                <w:rFonts w:hint="eastAsia"/>
                <w:sz w:val="21"/>
                <w:szCs w:val="21"/>
              </w:rPr>
              <w:t>≥</w:t>
            </w:r>
            <w:r w:rsidR="002C1B70">
              <w:rPr>
                <w:rFonts w:hint="eastAsia"/>
                <w:sz w:val="21"/>
                <w:szCs w:val="21"/>
              </w:rPr>
              <w:t>1</w:t>
            </w:r>
            <w:r w:rsidR="002C1B70">
              <w:rPr>
                <w:sz w:val="21"/>
                <w:szCs w:val="21"/>
              </w:rPr>
              <w:t>5</w:t>
            </w:r>
            <w:r w:rsidR="002C1B70" w:rsidRPr="002C1B70">
              <w:rPr>
                <w:rFonts w:hint="eastAsia"/>
                <w:sz w:val="21"/>
                <w:szCs w:val="21"/>
              </w:rPr>
              <w:t>mm)</w:t>
            </w:r>
          </w:p>
        </w:tc>
        <w:tc>
          <w:tcPr>
            <w:tcW w:w="2126" w:type="dxa"/>
          </w:tcPr>
          <w:p w:rsidR="001A50B9" w:rsidRPr="00796EF3" w:rsidRDefault="001A50B9" w:rsidP="001A50B9">
            <w:pPr>
              <w:rPr>
                <w:sz w:val="21"/>
                <w:szCs w:val="21"/>
              </w:rPr>
            </w:pPr>
            <w:r w:rsidRPr="0000363D">
              <w:rPr>
                <w:sz w:val="21"/>
                <w:szCs w:val="21"/>
              </w:rPr>
              <w:t>Tornee, 2004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Ub3JuZWU8L0F1dGhvcj48WWVhcj4yMDA0PC9ZZWFyPjxS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L0VuZE5vdGU+AG=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Ub3JuZWU8L0F1dGhvcj48WWVhcj4yMDA0PC9ZZWFyPjxS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L0VuZE5vdGU+AG=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5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3B427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1418EF"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251BA0" w:rsidRPr="00251BA0">
              <w:rPr>
                <w:rFonts w:hint="eastAsia"/>
                <w:sz w:val="21"/>
                <w:szCs w:val="21"/>
              </w:rPr>
              <w:t>(</w:t>
            </w:r>
            <w:r w:rsidR="00251BA0" w:rsidRPr="00251BA0">
              <w:rPr>
                <w:rFonts w:hint="eastAsia"/>
                <w:sz w:val="21"/>
                <w:szCs w:val="21"/>
              </w:rPr>
              <w:t>≥</w:t>
            </w:r>
            <w:r w:rsidR="00251BA0" w:rsidRPr="00251BA0">
              <w:rPr>
                <w:rFonts w:hint="eastAsia"/>
                <w:sz w:val="21"/>
                <w:szCs w:val="21"/>
              </w:rPr>
              <w:t>5mm)</w:t>
            </w:r>
          </w:p>
        </w:tc>
        <w:tc>
          <w:tcPr>
            <w:tcW w:w="2126" w:type="dxa"/>
          </w:tcPr>
          <w:p w:rsidR="001A50B9" w:rsidRPr="00796EF3" w:rsidRDefault="001A50B9" w:rsidP="001A50B9">
            <w:pPr>
              <w:rPr>
                <w:sz w:val="21"/>
                <w:szCs w:val="21"/>
              </w:rPr>
            </w:pPr>
            <w:r w:rsidRPr="001C6852">
              <w:rPr>
                <w:sz w:val="21"/>
                <w:szCs w:val="21"/>
              </w:rPr>
              <w:t>Lienhardt, 2003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MaWVuaGFyZHQ8L0F1dGhvcj48WWVhcj4yMDAzPC9ZZWFy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MaWVuaGFyZHQ8L0F1dGhvcj48WWVhcj4yMDAzPC9ZZWFy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1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3B427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1418EF"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2C1B70" w:rsidRPr="00C52136">
              <w:rPr>
                <w:rFonts w:hint="eastAsia"/>
                <w:sz w:val="21"/>
                <w:szCs w:val="21"/>
              </w:rPr>
              <w:t>(</w:t>
            </w:r>
            <w:r w:rsidR="002C1B70" w:rsidRPr="00C52136">
              <w:rPr>
                <w:rFonts w:hint="eastAsia"/>
                <w:sz w:val="21"/>
                <w:szCs w:val="21"/>
              </w:rPr>
              <w:t>≥</w:t>
            </w:r>
            <w:r w:rsidR="002C1B70" w:rsidRPr="00C52136">
              <w:rPr>
                <w:rFonts w:hint="eastAsia"/>
                <w:sz w:val="21"/>
                <w:szCs w:val="21"/>
              </w:rPr>
              <w:t>10mm)</w:t>
            </w:r>
          </w:p>
        </w:tc>
        <w:tc>
          <w:tcPr>
            <w:tcW w:w="2126" w:type="dxa"/>
          </w:tcPr>
          <w:p w:rsidR="001A50B9" w:rsidRPr="00796EF3" w:rsidRDefault="001A50B9" w:rsidP="001A50B9">
            <w:pPr>
              <w:rPr>
                <w:sz w:val="21"/>
                <w:szCs w:val="21"/>
              </w:rPr>
            </w:pPr>
            <w:r w:rsidRPr="00466333">
              <w:rPr>
                <w:sz w:val="21"/>
                <w:szCs w:val="21"/>
              </w:rPr>
              <w:t>Rathi, 2002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SYXRoaTwvQXV0aG9yPjxZZWFyPjIwMDI8L1llYXI+PFJl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=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SYXRoaTwvQXV0aG9yPjxZZWFyPjIwMDI8L1llYXI+PFJl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=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6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3B427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1418EF"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C52136" w:rsidRPr="00C52136">
              <w:rPr>
                <w:rFonts w:hint="eastAsia"/>
                <w:sz w:val="21"/>
                <w:szCs w:val="21"/>
              </w:rPr>
              <w:t>(</w:t>
            </w:r>
            <w:r w:rsidR="00C52136" w:rsidRPr="00C52136">
              <w:rPr>
                <w:rFonts w:hint="eastAsia"/>
                <w:sz w:val="21"/>
                <w:szCs w:val="21"/>
              </w:rPr>
              <w:t>≥</w:t>
            </w:r>
            <w:r w:rsidR="00C52136" w:rsidRPr="00C52136">
              <w:rPr>
                <w:rFonts w:hint="eastAsia"/>
                <w:sz w:val="21"/>
                <w:szCs w:val="21"/>
              </w:rPr>
              <w:t>10mm)</w:t>
            </w:r>
          </w:p>
        </w:tc>
        <w:tc>
          <w:tcPr>
            <w:tcW w:w="2126" w:type="dxa"/>
          </w:tcPr>
          <w:p w:rsidR="001A50B9" w:rsidRPr="00466333" w:rsidRDefault="001A50B9" w:rsidP="001A50B9">
            <w:pPr>
              <w:rPr>
                <w:sz w:val="21"/>
                <w:szCs w:val="21"/>
              </w:rPr>
            </w:pPr>
            <w:r w:rsidRPr="00B562D7">
              <w:rPr>
                <w:sz w:val="21"/>
                <w:szCs w:val="21"/>
                <w:lang w:val="pt-PT"/>
              </w:rPr>
              <w:t>Mohammad, 2002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Nb2hhbW1hZDwvQXV0aG9yPjxZZWFyPjIwMDI8L1llYXI+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Nb2hhbW1hZDwvQXV0aG9yPjxZZWFyPjIwMDI8L1llYXI+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2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3B427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1418EF"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2C1B70" w:rsidRPr="002C1B70">
              <w:rPr>
                <w:rFonts w:hint="eastAsia"/>
                <w:sz w:val="21"/>
                <w:szCs w:val="21"/>
              </w:rPr>
              <w:t>(</w:t>
            </w:r>
            <w:r w:rsidR="002C1B70" w:rsidRPr="002C1B70">
              <w:rPr>
                <w:rFonts w:hint="eastAsia"/>
                <w:sz w:val="21"/>
                <w:szCs w:val="21"/>
              </w:rPr>
              <w:t>≥</w:t>
            </w:r>
            <w:r w:rsidR="002C1B70" w:rsidRPr="002C1B70">
              <w:rPr>
                <w:rFonts w:hint="eastAsia"/>
                <w:sz w:val="21"/>
                <w:szCs w:val="21"/>
              </w:rPr>
              <w:t>10mm)</w:t>
            </w:r>
          </w:p>
        </w:tc>
        <w:tc>
          <w:tcPr>
            <w:tcW w:w="2126" w:type="dxa"/>
          </w:tcPr>
          <w:p w:rsidR="001A50B9" w:rsidRPr="00466333" w:rsidRDefault="001A50B9" w:rsidP="001A50B9">
            <w:pPr>
              <w:rPr>
                <w:sz w:val="21"/>
                <w:szCs w:val="21"/>
              </w:rPr>
            </w:pPr>
            <w:r w:rsidRPr="00B562D7">
              <w:rPr>
                <w:sz w:val="21"/>
                <w:szCs w:val="21"/>
                <w:lang w:val="pt-PT"/>
              </w:rPr>
              <w:t>Teixeira, 2001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UZWl4ZWlyYTwvQXV0aG9yPjxZZWFyPjIwMDE8L1llYXI+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UZWl4ZWlyYTwvQXV0aG9yPjxZZWFyPjIwMDE8L1llYXI+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2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3B427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1418EF"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3F4422">
              <w:rPr>
                <w:sz w:val="21"/>
                <w:szCs w:val="21"/>
              </w:rPr>
              <w:t>(</w:t>
            </w:r>
            <w:r w:rsidR="003F4422">
              <w:rPr>
                <w:rFonts w:cstheme="minorHAnsi"/>
                <w:sz w:val="21"/>
                <w:szCs w:val="21"/>
              </w:rPr>
              <w:t>≥</w:t>
            </w:r>
            <w:r w:rsidR="003F4422">
              <w:rPr>
                <w:sz w:val="21"/>
                <w:szCs w:val="21"/>
              </w:rPr>
              <w:t xml:space="preserve">10mm, </w:t>
            </w:r>
            <w:r w:rsidR="003F4422">
              <w:rPr>
                <w:rFonts w:cstheme="minorHAnsi"/>
                <w:sz w:val="21"/>
                <w:szCs w:val="21"/>
              </w:rPr>
              <w:t>≥</w:t>
            </w:r>
            <w:r w:rsidR="003F4422">
              <w:rPr>
                <w:sz w:val="21"/>
                <w:szCs w:val="21"/>
              </w:rPr>
              <w:t>5mm HIV+)</w:t>
            </w:r>
          </w:p>
        </w:tc>
        <w:tc>
          <w:tcPr>
            <w:tcW w:w="2126" w:type="dxa"/>
          </w:tcPr>
          <w:p w:rsidR="001A50B9" w:rsidRPr="00466333" w:rsidRDefault="001A50B9" w:rsidP="001A50B9">
            <w:pPr>
              <w:rPr>
                <w:sz w:val="21"/>
                <w:szCs w:val="21"/>
              </w:rPr>
            </w:pPr>
            <w:r w:rsidRPr="00B562D7">
              <w:rPr>
                <w:sz w:val="21"/>
                <w:szCs w:val="21"/>
                <w:lang w:val="pt-PT"/>
              </w:rPr>
              <w:t>Carvalho, 2001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DYXJ2YWxobzwvQXV0aG9yPjxZZWFyPjIwMDE8L1llYXI+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DYXJ2YWxobzwvQXV0aG9yPjxZZWFyPjIwMDE8L1llYXI+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4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3B427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1418EF"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130277">
              <w:rPr>
                <w:sz w:val="21"/>
                <w:szCs w:val="21"/>
              </w:rPr>
              <w:t>(</w:t>
            </w:r>
            <w:r w:rsidR="00130277">
              <w:rPr>
                <w:rFonts w:cstheme="minorHAnsi"/>
                <w:sz w:val="21"/>
                <w:szCs w:val="21"/>
              </w:rPr>
              <w:t>≥</w:t>
            </w:r>
            <w:r w:rsidR="00130277">
              <w:rPr>
                <w:sz w:val="21"/>
                <w:szCs w:val="21"/>
              </w:rPr>
              <w:t>5mm)</w:t>
            </w:r>
          </w:p>
        </w:tc>
        <w:tc>
          <w:tcPr>
            <w:tcW w:w="2126" w:type="dxa"/>
          </w:tcPr>
          <w:p w:rsidR="001A50B9" w:rsidRPr="00466333" w:rsidRDefault="001A50B9" w:rsidP="001A50B9">
            <w:pPr>
              <w:rPr>
                <w:sz w:val="21"/>
                <w:szCs w:val="21"/>
              </w:rPr>
            </w:pPr>
            <w:r w:rsidRPr="001C6852">
              <w:rPr>
                <w:sz w:val="21"/>
                <w:szCs w:val="21"/>
                <w:lang w:val="pt-PT"/>
              </w:rPr>
              <w:t>Espinal, 2000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/>
            </w:r>
            <w:r w:rsidR="00CA1778">
              <w:rPr>
                <w:sz w:val="21"/>
                <w:szCs w:val="21"/>
              </w:rPr>
              <w:instrText xml:space="preserve"> ADDIN EN.CITE &lt;EndNote&gt;&lt;Cite&gt;&lt;Author&gt;Espinal&lt;/Author&gt;&lt;Year&gt;2000&lt;/Year&gt;&lt;RecNum&gt;33&lt;/RecNum&gt;&lt;DisplayText&gt;[15]&lt;/DisplayText&gt;&lt;record&gt;&lt;rec-number&gt;33&lt;/rec-number&gt;&lt;foreign-keys&gt;&lt;key app="EN" db-id="z0tfxdss72xedlezta6vv5952rdd5ttfzdpe" timestamp="1505976171"&gt;33&lt;/key&gt;&lt;/foreign-keys&gt;&lt;ref-type name="Journal Article"&gt;17&lt;/ref-type&gt;&lt;contributors&gt;&lt;authors&gt;&lt;author&gt;Espinal, M. A.&lt;/author&gt;&lt;author&gt;Peréz, E. N.&lt;/author&gt;&lt;author&gt;Baéz, J.&lt;/author&gt;&lt;author&gt;Hénriquez, L.&lt;/author&gt;&lt;author&gt;Fernández, K.&lt;/author&gt;&lt;author&gt;Lopez, M.&lt;/author&gt;&lt;author&gt;Olivo, P.&lt;/author&gt;&lt;author&gt;Reingold, A. L.&lt;/author&gt;&lt;/authors&gt;&lt;/contributors&gt;&lt;titles&gt;&lt;title&gt;Infectiousness of Mycobacterium tuberculosis in HIV-1-infected patients with tuberculosis: a prospective study&lt;/title&gt;&lt;secondary-title&gt;Lancet (British edition)&lt;/secondary-title&gt;&lt;/titles&gt;&lt;periodical&gt;&lt;full-title&gt;Lancet (British edition)&lt;/full-title&gt;&lt;/periodical&gt;&lt;pages&gt;275-280&lt;/pages&gt;&lt;volume&gt;355&lt;/volume&gt;&lt;number&gt;9200&lt;/number&gt;&lt;dates&gt;&lt;year&gt;2000&lt;/year&gt;&lt;/dates&gt;&lt;isbn&gt;0140-6736&lt;/isbn&gt;&lt;urls&gt;&lt;/urls&gt;&lt;electronic-resource-num&gt;10.1016/S0140-6736(99)04402-5&lt;/electronic-resource-num&gt;&lt;remote-database-name&gt;CABDirect&lt;/remote-database-name&gt;&lt;language&gt;English&lt;/language&gt;&lt;/record&gt;&lt;/Cite&gt;&lt;/EndNote&gt;</w:instrText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5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3B427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1418EF"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C52136">
              <w:rPr>
                <w:sz w:val="21"/>
                <w:szCs w:val="21"/>
              </w:rPr>
              <w:t>(</w:t>
            </w:r>
            <w:r w:rsidR="00C52136">
              <w:rPr>
                <w:rFonts w:cstheme="minorHAnsi"/>
                <w:sz w:val="21"/>
                <w:szCs w:val="21"/>
              </w:rPr>
              <w:t>≥</w:t>
            </w:r>
            <w:r w:rsidR="00C52136">
              <w:rPr>
                <w:sz w:val="21"/>
                <w:szCs w:val="21"/>
              </w:rPr>
              <w:t>5mm)</w:t>
            </w:r>
          </w:p>
        </w:tc>
        <w:tc>
          <w:tcPr>
            <w:tcW w:w="2126" w:type="dxa"/>
          </w:tcPr>
          <w:p w:rsidR="001A50B9" w:rsidRPr="00466333" w:rsidRDefault="001A50B9" w:rsidP="001A50B9">
            <w:pPr>
              <w:rPr>
                <w:sz w:val="21"/>
                <w:szCs w:val="21"/>
              </w:rPr>
            </w:pPr>
            <w:r w:rsidRPr="001C6852">
              <w:rPr>
                <w:sz w:val="21"/>
                <w:szCs w:val="21"/>
                <w:lang w:val="pt-PT"/>
              </w:rPr>
              <w:t>Nunn, 1994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OdW5uPC9BdXRob3I+PFllYXI+MTk5NDwvWWVhcj48UmVj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OdW5uPC9BdXRob3I+PFllYXI+MTk5NDwvWWVhcj48UmVj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7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3B427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1418EF">
              <w:rPr>
                <w:sz w:val="21"/>
                <w:szCs w:val="21"/>
              </w:rPr>
              <w:t>TST</w:t>
            </w:r>
            <w:r w:rsidR="00130277">
              <w:rPr>
                <w:sz w:val="21"/>
                <w:szCs w:val="21"/>
              </w:rPr>
              <w:t xml:space="preserve"> (</w:t>
            </w:r>
            <w:r w:rsidR="00130277">
              <w:rPr>
                <w:rFonts w:cstheme="minorHAnsi"/>
                <w:sz w:val="21"/>
                <w:szCs w:val="21"/>
              </w:rPr>
              <w:t>≥</w:t>
            </w:r>
            <w:r w:rsidR="00130277">
              <w:rPr>
                <w:sz w:val="21"/>
                <w:szCs w:val="21"/>
              </w:rPr>
              <w:t>5mm)</w:t>
            </w:r>
          </w:p>
        </w:tc>
        <w:tc>
          <w:tcPr>
            <w:tcW w:w="2126" w:type="dxa"/>
          </w:tcPr>
          <w:p w:rsidR="001A50B9" w:rsidRPr="001C6852" w:rsidRDefault="001A50B9" w:rsidP="001A50B9">
            <w:pPr>
              <w:rPr>
                <w:sz w:val="21"/>
                <w:szCs w:val="21"/>
                <w:lang w:val="pt-PT"/>
              </w:rPr>
            </w:pPr>
            <w:r w:rsidRPr="00D33473">
              <w:rPr>
                <w:sz w:val="21"/>
                <w:szCs w:val="21"/>
              </w:rPr>
              <w:t>Elliott, 1993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FbGxpb3R0PC9BdXRob3I+PFllYXI+MTk5MzwvWWVhcj48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FbGxpb3R0PC9BdXRob3I+PFllYXI+MTk5MzwvWWVhcj48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8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3B427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1418EF"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2C1B70" w:rsidRPr="002C1B70">
              <w:rPr>
                <w:rFonts w:hint="eastAsia"/>
                <w:sz w:val="21"/>
                <w:szCs w:val="21"/>
              </w:rPr>
              <w:t>(</w:t>
            </w:r>
            <w:r w:rsidR="002C1B70" w:rsidRPr="002C1B70">
              <w:rPr>
                <w:rFonts w:hint="eastAsia"/>
                <w:sz w:val="21"/>
                <w:szCs w:val="21"/>
              </w:rPr>
              <w:t>≥</w:t>
            </w:r>
            <w:r w:rsidR="002C1B70" w:rsidRPr="002C1B70">
              <w:rPr>
                <w:rFonts w:hint="eastAsia"/>
                <w:sz w:val="21"/>
                <w:szCs w:val="21"/>
              </w:rPr>
              <w:t>10mm)</w:t>
            </w:r>
          </w:p>
        </w:tc>
        <w:tc>
          <w:tcPr>
            <w:tcW w:w="2126" w:type="dxa"/>
          </w:tcPr>
          <w:p w:rsidR="001A50B9" w:rsidRPr="008331D9" w:rsidRDefault="001A50B9" w:rsidP="001A50B9">
            <w:pPr>
              <w:rPr>
                <w:sz w:val="21"/>
                <w:szCs w:val="21"/>
              </w:rPr>
            </w:pPr>
            <w:r w:rsidRPr="00D33473">
              <w:rPr>
                <w:sz w:val="21"/>
                <w:szCs w:val="21"/>
              </w:rPr>
              <w:t>Snider, 1985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TbmlkZXI8L0F1dGhvcj48WWVhcj4xOTg1PC9ZZWFyPjxS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TbmlkZXI8L0F1dGhvcj48WWVhcj4xOTg1PC9ZZWFyPjxS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3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DC36A5" w:rsidTr="00AD1075">
        <w:tc>
          <w:tcPr>
            <w:tcW w:w="1129" w:type="dxa"/>
          </w:tcPr>
          <w:p w:rsidR="00DC36A5" w:rsidRDefault="00DC36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DC36A5" w:rsidRPr="00C24A70" w:rsidRDefault="00DC36A5" w:rsidP="00FC0111">
            <w:pPr>
              <w:rPr>
                <w:sz w:val="21"/>
                <w:szCs w:val="21"/>
              </w:rPr>
            </w:pPr>
            <w:r w:rsidRPr="00C24A70"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2C1B70" w:rsidRPr="002C1B70">
              <w:rPr>
                <w:rFonts w:hint="eastAsia"/>
                <w:sz w:val="21"/>
                <w:szCs w:val="21"/>
              </w:rPr>
              <w:t>(</w:t>
            </w:r>
            <w:r w:rsidR="002C1B70" w:rsidRPr="002C1B70">
              <w:rPr>
                <w:rFonts w:hint="eastAsia"/>
                <w:sz w:val="21"/>
                <w:szCs w:val="21"/>
              </w:rPr>
              <w:t>≥</w:t>
            </w:r>
            <w:r w:rsidR="002C1B70">
              <w:rPr>
                <w:rFonts w:hint="eastAsia"/>
                <w:sz w:val="21"/>
                <w:szCs w:val="21"/>
              </w:rPr>
              <w:t>1</w:t>
            </w:r>
            <w:r w:rsidR="002C1B70">
              <w:rPr>
                <w:sz w:val="21"/>
                <w:szCs w:val="21"/>
              </w:rPr>
              <w:t>5</w:t>
            </w:r>
            <w:r w:rsidR="002C1B70" w:rsidRPr="002C1B70">
              <w:rPr>
                <w:rFonts w:hint="eastAsia"/>
                <w:sz w:val="21"/>
                <w:szCs w:val="21"/>
              </w:rPr>
              <w:t>mm)</w:t>
            </w:r>
          </w:p>
        </w:tc>
        <w:tc>
          <w:tcPr>
            <w:tcW w:w="2126" w:type="dxa"/>
          </w:tcPr>
          <w:p w:rsidR="00DC36A5" w:rsidRPr="00C24A70" w:rsidRDefault="00DC36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Xu, 2008</w:t>
            </w:r>
          </w:p>
        </w:tc>
        <w:tc>
          <w:tcPr>
            <w:tcW w:w="1134" w:type="dxa"/>
          </w:tcPr>
          <w:p w:rsidR="00DC36A5" w:rsidRPr="00C24A70" w:rsidRDefault="00DC36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/>
            </w:r>
            <w:r w:rsidR="00CA1778">
              <w:rPr>
                <w:sz w:val="21"/>
                <w:szCs w:val="21"/>
              </w:rPr>
              <w:instrText xml:space="preserve"> ADDIN EN.CITE &lt;EndNote&gt;&lt;Cite&gt;&lt;Author&gt;Xu&lt;/Author&gt;&lt;Year&gt;2008&lt;/Year&gt;&lt;RecNum&gt;30&lt;/RecNum&gt;&lt;DisplayText&gt;[8]&lt;/DisplayText&gt;&lt;record&gt;&lt;rec-number&gt;30&lt;/rec-number&gt;&lt;foreign-keys&gt;&lt;key app="EN" db-id="z0tfxdss72xedlezta6vv5952rdd5ttfzdpe" timestamp="1505976171"&gt;30&lt;/key&gt;&lt;/foreign-keys&gt;&lt;ref-type name="Journal Article"&gt;17&lt;/ref-type&gt;&lt;contributors&gt;&lt;authors&gt;&lt;author&gt;Xu, L.&lt;/author&gt;&lt;author&gt;Chongsuvivatwong, V.&lt;/author&gt;&lt;author&gt;Lu, L.&lt;/author&gt;&lt;author&gt;Geater, A.&lt;/author&gt;&lt;author&gt;Ren, L. J.&lt;/author&gt;&lt;/authors&gt;&lt;/contributors&gt;&lt;titles&gt;&lt;title&gt;Dose-response relationship between treatment delay of smear-positive tuberculosis patients and intra-household transmission: a cross-sectional study&lt;/title&gt;&lt;secondary-title&gt;Transactions of the Royal Society of Tropical Medicine and Hygiene&lt;/secondary-title&gt;&lt;/titles&gt;&lt;periodical&gt;&lt;full-title&gt;Transactions of the Royal Society of Tropical Medicine and Hygiene&lt;/full-title&gt;&lt;/periodical&gt;&lt;pages&gt;797-804&lt;/pages&gt;&lt;volume&gt;102&lt;/volume&gt;&lt;number&gt;8&lt;/number&gt;&lt;dates&gt;&lt;year&gt;2008&lt;/year&gt;&lt;pub-dates&gt;&lt;date&gt;Aug&lt;/date&gt;&lt;/pub-dates&gt;&lt;/dates&gt;&lt;isbn&gt;0035-9203&lt;/isbn&gt;&lt;accession-num&gt;WOS:000258201600011&lt;/accession-num&gt;&lt;urls&gt;&lt;related-urls&gt;&lt;url&gt;&amp;lt;Go to ISI&amp;gt;://WOS:000258201600011&lt;/url&gt;&lt;/related-urls&gt;&lt;/urls&gt;&lt;electronic-resource-num&gt;10.1016/j.trstmh.2008.04.027&lt;/electronic-resource-num&gt;&lt;/record&gt;&lt;/Cite&gt;&lt;/EndNote&gt;</w:instrText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8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14695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3C09F2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251BA0">
              <w:rPr>
                <w:sz w:val="21"/>
                <w:szCs w:val="21"/>
              </w:rPr>
              <w:t>(</w:t>
            </w:r>
            <w:r w:rsidR="00251BA0">
              <w:rPr>
                <w:rFonts w:cstheme="minorHAnsi"/>
                <w:sz w:val="21"/>
                <w:szCs w:val="21"/>
              </w:rPr>
              <w:t>≥</w:t>
            </w:r>
            <w:r w:rsidR="00251BA0">
              <w:rPr>
                <w:sz w:val="21"/>
                <w:szCs w:val="21"/>
              </w:rPr>
              <w:t>10mm)</w:t>
            </w:r>
            <w:r>
              <w:rPr>
                <w:sz w:val="21"/>
                <w:szCs w:val="21"/>
              </w:rPr>
              <w:t xml:space="preserve"> &amp; IGRA</w:t>
            </w:r>
          </w:p>
        </w:tc>
        <w:tc>
          <w:tcPr>
            <w:tcW w:w="2126" w:type="dxa"/>
          </w:tcPr>
          <w:p w:rsidR="001A50B9" w:rsidRPr="00F417CD" w:rsidRDefault="001A50B9" w:rsidP="008E18CD">
            <w:pPr>
              <w:rPr>
                <w:sz w:val="21"/>
                <w:szCs w:val="21"/>
              </w:rPr>
            </w:pPr>
            <w:r w:rsidRPr="00F417CD">
              <w:rPr>
                <w:sz w:val="21"/>
                <w:szCs w:val="21"/>
              </w:rPr>
              <w:t>Jones-Lopez, 2016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Kb25lcy1Mb3BlejwvQXV0aG9yPjxZZWFyPjIwMTY8L1ll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Kb25lcy1Mb3BlejwvQXV0aG9yPjxZZWFyPjIwMTY8L1ll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14695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A935D3"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="00130277">
              <w:rPr>
                <w:sz w:val="21"/>
                <w:szCs w:val="21"/>
              </w:rPr>
              <w:t>(</w:t>
            </w:r>
            <w:r w:rsidR="00130277">
              <w:rPr>
                <w:rFonts w:cstheme="minorHAnsi"/>
                <w:sz w:val="21"/>
                <w:szCs w:val="21"/>
              </w:rPr>
              <w:t>≥</w:t>
            </w:r>
            <w:r w:rsidR="00251BA0">
              <w:rPr>
                <w:sz w:val="21"/>
                <w:szCs w:val="21"/>
              </w:rPr>
              <w:t>10</w:t>
            </w:r>
            <w:r w:rsidR="00130277">
              <w:rPr>
                <w:sz w:val="21"/>
                <w:szCs w:val="21"/>
              </w:rPr>
              <w:t>mm)</w:t>
            </w:r>
            <w:r w:rsidRPr="00A935D3">
              <w:rPr>
                <w:sz w:val="21"/>
                <w:szCs w:val="21"/>
              </w:rPr>
              <w:t xml:space="preserve"> &amp; IGRA</w:t>
            </w:r>
          </w:p>
        </w:tc>
        <w:tc>
          <w:tcPr>
            <w:tcW w:w="2126" w:type="dxa"/>
          </w:tcPr>
          <w:p w:rsidR="001A50B9" w:rsidRPr="00F417CD" w:rsidRDefault="001A50B9" w:rsidP="008E18CD">
            <w:pPr>
              <w:rPr>
                <w:sz w:val="21"/>
                <w:szCs w:val="21"/>
              </w:rPr>
            </w:pPr>
            <w:r w:rsidRPr="0063485B">
              <w:rPr>
                <w:sz w:val="21"/>
                <w:szCs w:val="21"/>
              </w:rPr>
              <w:t>Faksri, 2015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GYWtzcmk8L0F1dGhvcj48WWVhcj4yMDE1PC9ZZWFyPjxS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GYWtzcmk8L0F1dGhvcj48WWVhcj4yMDE1PC9ZZWFyPjxS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4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14695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Default="001A50B9" w:rsidP="001A50B9">
            <w:r w:rsidRPr="00A935D3">
              <w:rPr>
                <w:sz w:val="21"/>
                <w:szCs w:val="21"/>
              </w:rPr>
              <w:t>TST &amp; IGRA</w:t>
            </w:r>
          </w:p>
        </w:tc>
        <w:tc>
          <w:tcPr>
            <w:tcW w:w="2126" w:type="dxa"/>
          </w:tcPr>
          <w:p w:rsidR="001A50B9" w:rsidRPr="00C24A70" w:rsidRDefault="001A50B9" w:rsidP="001A50B9">
            <w:pPr>
              <w:rPr>
                <w:sz w:val="21"/>
                <w:szCs w:val="21"/>
              </w:rPr>
            </w:pPr>
            <w:r w:rsidRPr="00EB54DD">
              <w:rPr>
                <w:sz w:val="21"/>
                <w:szCs w:val="21"/>
              </w:rPr>
              <w:t>Mendes, 2012</w:t>
            </w:r>
          </w:p>
        </w:tc>
        <w:tc>
          <w:tcPr>
            <w:tcW w:w="1134" w:type="dxa"/>
          </w:tcPr>
          <w:p w:rsidR="001A50B9" w:rsidRPr="00C24A70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NZW5kZXM8L0F1dGhvcj48WWVhcj4yMDEyPC9ZZWFyPjxS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NZW5kZXM8L0F1dGhvcj48WWVhcj4yMDEyPC9ZZWFyPjxS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9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A50B9" w:rsidP="001A50B9">
            <w:r w:rsidRPr="0014695D">
              <w:rPr>
                <w:sz w:val="21"/>
                <w:szCs w:val="21"/>
              </w:rPr>
              <w:t>LTBI</w:t>
            </w:r>
          </w:p>
        </w:tc>
        <w:tc>
          <w:tcPr>
            <w:tcW w:w="4253" w:type="dxa"/>
          </w:tcPr>
          <w:p w:rsidR="001A50B9" w:rsidRPr="00C24A70" w:rsidRDefault="001A50B9" w:rsidP="001A50B9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GRA</w:t>
            </w:r>
          </w:p>
        </w:tc>
        <w:tc>
          <w:tcPr>
            <w:tcW w:w="2126" w:type="dxa"/>
          </w:tcPr>
          <w:p w:rsidR="001A50B9" w:rsidRPr="00C24A70" w:rsidRDefault="001A50B9" w:rsidP="001A50B9">
            <w:pPr>
              <w:rPr>
                <w:sz w:val="21"/>
                <w:szCs w:val="21"/>
              </w:rPr>
            </w:pPr>
            <w:r w:rsidRPr="00EB54DD">
              <w:rPr>
                <w:sz w:val="21"/>
                <w:szCs w:val="21"/>
              </w:rPr>
              <w:t>Elmi, 2014</w:t>
            </w:r>
          </w:p>
        </w:tc>
        <w:tc>
          <w:tcPr>
            <w:tcW w:w="1134" w:type="dxa"/>
          </w:tcPr>
          <w:p w:rsidR="001A50B9" w:rsidRPr="00C24A70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FbG1pPC9BdXRob3I+PFllYXI+MjAxNDwvWWVhcj48UmVj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FbG1pPC9BdXRob3I+PFllYXI+MjAxNDwvWWVhcj48UmVj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6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DC36A5" w:rsidTr="00AD1075">
        <w:tc>
          <w:tcPr>
            <w:tcW w:w="1129" w:type="dxa"/>
          </w:tcPr>
          <w:p w:rsidR="00DC36A5" w:rsidRDefault="00052122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B disease</w:t>
            </w:r>
          </w:p>
        </w:tc>
        <w:tc>
          <w:tcPr>
            <w:tcW w:w="4253" w:type="dxa"/>
          </w:tcPr>
          <w:p w:rsidR="00DC36A5" w:rsidRPr="00C24A70" w:rsidRDefault="00DC36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ymptoms and CXR</w:t>
            </w:r>
          </w:p>
        </w:tc>
        <w:tc>
          <w:tcPr>
            <w:tcW w:w="2126" w:type="dxa"/>
          </w:tcPr>
          <w:p w:rsidR="00DC36A5" w:rsidRPr="00C24A70" w:rsidRDefault="00DC36A5" w:rsidP="00FC0111">
            <w:pPr>
              <w:rPr>
                <w:sz w:val="21"/>
                <w:szCs w:val="21"/>
              </w:rPr>
            </w:pPr>
            <w:r w:rsidRPr="00F417CD">
              <w:rPr>
                <w:sz w:val="21"/>
                <w:szCs w:val="21"/>
              </w:rPr>
              <w:t>Otero, 2016</w:t>
            </w:r>
          </w:p>
        </w:tc>
        <w:tc>
          <w:tcPr>
            <w:tcW w:w="1134" w:type="dxa"/>
          </w:tcPr>
          <w:p w:rsidR="00DC36A5" w:rsidRPr="00C24A70" w:rsidRDefault="00DC36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PdGVybzwvQXV0aG9yPjxZZWFyPjIwMTY8L1llYXI+PFJl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PdGVybzwvQXV0aG9yPjxZZWFyPjIwMTY8L1llYXI+PFJl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DC36A5" w:rsidTr="00AD1075">
        <w:tc>
          <w:tcPr>
            <w:tcW w:w="1129" w:type="dxa"/>
          </w:tcPr>
          <w:p w:rsidR="00DC36A5" w:rsidRDefault="00052122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B disease</w:t>
            </w:r>
          </w:p>
        </w:tc>
        <w:tc>
          <w:tcPr>
            <w:tcW w:w="4253" w:type="dxa"/>
          </w:tcPr>
          <w:p w:rsidR="00DC36A5" w:rsidRPr="00C24A70" w:rsidRDefault="00DC36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CXR</w:t>
            </w:r>
          </w:p>
        </w:tc>
        <w:tc>
          <w:tcPr>
            <w:tcW w:w="2126" w:type="dxa"/>
          </w:tcPr>
          <w:p w:rsidR="00DC36A5" w:rsidRPr="00C24A70" w:rsidRDefault="00DC36A5" w:rsidP="00FC0111">
            <w:pPr>
              <w:rPr>
                <w:sz w:val="21"/>
                <w:szCs w:val="21"/>
              </w:rPr>
            </w:pPr>
            <w:r w:rsidRPr="00F417CD">
              <w:rPr>
                <w:sz w:val="21"/>
                <w:szCs w:val="21"/>
              </w:rPr>
              <w:t>Nair, 2016</w:t>
            </w:r>
          </w:p>
        </w:tc>
        <w:tc>
          <w:tcPr>
            <w:tcW w:w="1134" w:type="dxa"/>
          </w:tcPr>
          <w:p w:rsidR="00DC36A5" w:rsidRPr="00C24A70" w:rsidRDefault="00DC36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OYWlyPC9BdXRob3I+PFllYXI+MjAxNjwvWWVhcj48UmVj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OYWlyPC9BdXRob3I+PFllYXI+MjAxNjwvWWVhcj48UmVj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DC36A5" w:rsidTr="00AD1075">
        <w:tc>
          <w:tcPr>
            <w:tcW w:w="1129" w:type="dxa"/>
          </w:tcPr>
          <w:p w:rsidR="00DC36A5" w:rsidRPr="00221F81" w:rsidRDefault="00052122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B disease</w:t>
            </w:r>
          </w:p>
        </w:tc>
        <w:tc>
          <w:tcPr>
            <w:tcW w:w="4253" w:type="dxa"/>
          </w:tcPr>
          <w:p w:rsidR="00DC36A5" w:rsidRPr="00C24A70" w:rsidRDefault="00DC36A5" w:rsidP="00FC0111">
            <w:pPr>
              <w:rPr>
                <w:sz w:val="21"/>
                <w:szCs w:val="21"/>
              </w:rPr>
            </w:pPr>
            <w:r w:rsidRPr="00221F81">
              <w:rPr>
                <w:sz w:val="21"/>
                <w:szCs w:val="21"/>
              </w:rPr>
              <w:t>Bacteriological,</w:t>
            </w:r>
            <w:r>
              <w:rPr>
                <w:sz w:val="21"/>
                <w:szCs w:val="21"/>
              </w:rPr>
              <w:t xml:space="preserve"> CXR</w:t>
            </w:r>
            <w:r w:rsidRPr="00221F81">
              <w:rPr>
                <w:sz w:val="21"/>
                <w:szCs w:val="21"/>
              </w:rPr>
              <w:t xml:space="preserve"> or clinical</w:t>
            </w:r>
          </w:p>
        </w:tc>
        <w:tc>
          <w:tcPr>
            <w:tcW w:w="2126" w:type="dxa"/>
          </w:tcPr>
          <w:p w:rsidR="00DC36A5" w:rsidRPr="00C24A70" w:rsidRDefault="00DC36A5" w:rsidP="008E18CD">
            <w:pPr>
              <w:rPr>
                <w:sz w:val="21"/>
                <w:szCs w:val="21"/>
              </w:rPr>
            </w:pPr>
            <w:r w:rsidRPr="00221F81">
              <w:rPr>
                <w:sz w:val="21"/>
                <w:szCs w:val="21"/>
              </w:rPr>
              <w:t>Grandjean, 2015</w:t>
            </w:r>
          </w:p>
        </w:tc>
        <w:tc>
          <w:tcPr>
            <w:tcW w:w="1134" w:type="dxa"/>
          </w:tcPr>
          <w:p w:rsidR="00DC36A5" w:rsidRPr="00C24A70" w:rsidRDefault="00DC36A5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HcmFuZGplYW48L0F1dGhvcj48WWVhcj4yMDE1PC9ZZWFy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HcmFuZGplYW48L0F1dGhvcj48WWVhcj4yMDE1PC9ZZWFy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1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Pr="00221F81" w:rsidRDefault="00052122" w:rsidP="001A50B9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B disease</w:t>
            </w:r>
          </w:p>
        </w:tc>
        <w:tc>
          <w:tcPr>
            <w:tcW w:w="4253" w:type="dxa"/>
          </w:tcPr>
          <w:p w:rsidR="001A50B9" w:rsidRDefault="001A50B9" w:rsidP="001A50B9">
            <w:r w:rsidRPr="00EA2FD6">
              <w:rPr>
                <w:sz w:val="21"/>
                <w:szCs w:val="21"/>
              </w:rPr>
              <w:t>Bacteriological, CXR or clinical</w:t>
            </w:r>
          </w:p>
        </w:tc>
        <w:tc>
          <w:tcPr>
            <w:tcW w:w="2126" w:type="dxa"/>
          </w:tcPr>
          <w:p w:rsidR="001A50B9" w:rsidRPr="00221F81" w:rsidRDefault="001A50B9" w:rsidP="001A50B9">
            <w:pPr>
              <w:rPr>
                <w:sz w:val="21"/>
                <w:szCs w:val="21"/>
              </w:rPr>
            </w:pPr>
            <w:r w:rsidRPr="008F461B">
              <w:rPr>
                <w:sz w:val="21"/>
                <w:szCs w:val="21"/>
              </w:rPr>
              <w:t>Grandjean, 2011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HcmFuZGplYW48L0F1dGhvcj48WWVhcj4yMDExPC9ZZWFy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HcmFuZGplYW48L0F1dGhvcj48WWVhcj4yMDExPC9ZZWFy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7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Pr="00221F81" w:rsidRDefault="00052122" w:rsidP="001A50B9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B disease</w:t>
            </w:r>
          </w:p>
        </w:tc>
        <w:tc>
          <w:tcPr>
            <w:tcW w:w="4253" w:type="dxa"/>
          </w:tcPr>
          <w:p w:rsidR="001A50B9" w:rsidRDefault="001A50B9" w:rsidP="001A50B9">
            <w:r w:rsidRPr="00EA2FD6">
              <w:rPr>
                <w:sz w:val="21"/>
                <w:szCs w:val="21"/>
              </w:rPr>
              <w:t>Bacteriological, CXR or clinical</w:t>
            </w:r>
          </w:p>
        </w:tc>
        <w:tc>
          <w:tcPr>
            <w:tcW w:w="2126" w:type="dxa"/>
          </w:tcPr>
          <w:p w:rsidR="001A50B9" w:rsidRPr="00221F81" w:rsidRDefault="001A50B9" w:rsidP="001A50B9">
            <w:pPr>
              <w:rPr>
                <w:sz w:val="21"/>
                <w:szCs w:val="21"/>
              </w:rPr>
            </w:pPr>
            <w:r w:rsidRPr="00EB7534">
              <w:rPr>
                <w:sz w:val="21"/>
                <w:szCs w:val="21"/>
              </w:rPr>
              <w:t>Lee, 2008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MZWU8L0F1dGhvcj48WWVhcj4yMDA4PC9ZZWFyPjxSZWNO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MZWU8L0F1dGhvcj48WWVhcj4yMDA4PC9ZZWFyPjxSZWNO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9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Pr="00221F81" w:rsidRDefault="00052122" w:rsidP="001A50B9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B disease</w:t>
            </w:r>
          </w:p>
        </w:tc>
        <w:tc>
          <w:tcPr>
            <w:tcW w:w="4253" w:type="dxa"/>
          </w:tcPr>
          <w:p w:rsidR="001A50B9" w:rsidRDefault="001A50B9" w:rsidP="001A50B9">
            <w:r w:rsidRPr="00EA2FD6">
              <w:rPr>
                <w:sz w:val="21"/>
                <w:szCs w:val="21"/>
              </w:rPr>
              <w:t>Bacteriological, CXR or clinical</w:t>
            </w:r>
          </w:p>
        </w:tc>
        <w:tc>
          <w:tcPr>
            <w:tcW w:w="2126" w:type="dxa"/>
          </w:tcPr>
          <w:p w:rsidR="001A50B9" w:rsidRPr="00221F81" w:rsidRDefault="001A50B9" w:rsidP="001A50B9">
            <w:pPr>
              <w:rPr>
                <w:sz w:val="21"/>
                <w:szCs w:val="21"/>
              </w:rPr>
            </w:pPr>
            <w:r w:rsidRPr="004620BA">
              <w:rPr>
                <w:sz w:val="21"/>
                <w:szCs w:val="21"/>
              </w:rPr>
              <w:t>Guwatudde, 2003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HdXdhdHVkZGU8L0F1dGhvcj48WWVhcj4yMDAzPC9ZZWFy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HdXdhdHVkZGU8L0F1dGhvcj48WWVhcj4yMDAzPC9ZZWFy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0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Pr="00221F81" w:rsidRDefault="00052122" w:rsidP="001A50B9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B disease</w:t>
            </w:r>
          </w:p>
        </w:tc>
        <w:tc>
          <w:tcPr>
            <w:tcW w:w="4253" w:type="dxa"/>
          </w:tcPr>
          <w:p w:rsidR="001A50B9" w:rsidRDefault="001A50B9" w:rsidP="001A50B9">
            <w:r w:rsidRPr="00EA2FD6">
              <w:rPr>
                <w:sz w:val="21"/>
                <w:szCs w:val="21"/>
              </w:rPr>
              <w:t>Bacteriological, CXR or clinical</w:t>
            </w:r>
          </w:p>
        </w:tc>
        <w:tc>
          <w:tcPr>
            <w:tcW w:w="2126" w:type="dxa"/>
          </w:tcPr>
          <w:p w:rsidR="001A50B9" w:rsidRPr="00221F81" w:rsidRDefault="001A50B9" w:rsidP="001A50B9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Ling, 2011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MaW5nPC9BdXRob3I+PFllYXI+MjAxMTwvWWVhcj48UmVj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n=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MaW5nPC9BdXRob3I+PFllYXI+MjAxMTwvWWVhcj48UmVj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n=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6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2C1B70" w:rsidTr="00AD1075">
        <w:tc>
          <w:tcPr>
            <w:tcW w:w="1129" w:type="dxa"/>
          </w:tcPr>
          <w:p w:rsidR="002C1B70" w:rsidRDefault="002C1B70" w:rsidP="002C1B70">
            <w:r w:rsidRPr="00D41C15">
              <w:t>LTBI &amp; TB</w:t>
            </w:r>
          </w:p>
        </w:tc>
        <w:tc>
          <w:tcPr>
            <w:tcW w:w="4253" w:type="dxa"/>
          </w:tcPr>
          <w:p w:rsidR="002C1B70" w:rsidRPr="00C24A70" w:rsidRDefault="002C1B70" w:rsidP="002C1B70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ST&amp; b</w:t>
            </w:r>
            <w:r w:rsidRPr="00980C2A">
              <w:rPr>
                <w:sz w:val="21"/>
                <w:szCs w:val="21"/>
              </w:rPr>
              <w:t>acteriological, CXR or clinical</w:t>
            </w:r>
          </w:p>
        </w:tc>
        <w:tc>
          <w:tcPr>
            <w:tcW w:w="2126" w:type="dxa"/>
          </w:tcPr>
          <w:p w:rsidR="002C1B70" w:rsidRPr="00C24A70" w:rsidRDefault="002C1B70" w:rsidP="002C1B70">
            <w:pPr>
              <w:rPr>
                <w:sz w:val="21"/>
                <w:szCs w:val="21"/>
              </w:rPr>
            </w:pPr>
            <w:r w:rsidRPr="0014323D">
              <w:rPr>
                <w:sz w:val="21"/>
                <w:szCs w:val="21"/>
              </w:rPr>
              <w:t>Loredo, 2014</w:t>
            </w:r>
          </w:p>
        </w:tc>
        <w:tc>
          <w:tcPr>
            <w:tcW w:w="1134" w:type="dxa"/>
          </w:tcPr>
          <w:p w:rsidR="002C1B70" w:rsidRPr="00C24A70" w:rsidRDefault="002C1B70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Mb3JlZG88L0F1dGhvcj48WWVhcj4yMDE0PC9ZZWFyPjxS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Mb3JlZG88L0F1dGhvcj48WWVhcj4yMDE0PC9ZZWFyPjxS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27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2C1B70" w:rsidTr="00AD1075">
        <w:tc>
          <w:tcPr>
            <w:tcW w:w="1129" w:type="dxa"/>
          </w:tcPr>
          <w:p w:rsidR="002C1B70" w:rsidRDefault="002C1B70" w:rsidP="002C1B70">
            <w:r w:rsidRPr="00D41C15">
              <w:t>LTBI &amp; TB</w:t>
            </w:r>
          </w:p>
        </w:tc>
        <w:tc>
          <w:tcPr>
            <w:tcW w:w="4253" w:type="dxa"/>
          </w:tcPr>
          <w:p w:rsidR="002C1B70" w:rsidRDefault="002C1B70" w:rsidP="002C1B70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 w:rsidRPr="00656AA5">
              <w:rPr>
                <w:rFonts w:hint="eastAsia"/>
                <w:sz w:val="21"/>
                <w:szCs w:val="21"/>
              </w:rPr>
              <w:t>(</w:t>
            </w:r>
            <w:r w:rsidRPr="00656AA5">
              <w:rPr>
                <w:rFonts w:hint="eastAsia"/>
                <w:sz w:val="21"/>
                <w:szCs w:val="21"/>
              </w:rPr>
              <w:t>≥</w:t>
            </w:r>
            <w:r w:rsidRPr="00656AA5">
              <w:rPr>
                <w:rFonts w:hint="eastAsia"/>
                <w:sz w:val="21"/>
                <w:szCs w:val="21"/>
              </w:rPr>
              <w:t>5mm)</w:t>
            </w:r>
            <w:r>
              <w:rPr>
                <w:sz w:val="21"/>
                <w:szCs w:val="21"/>
              </w:rPr>
              <w:t>&amp; b</w:t>
            </w:r>
            <w:r w:rsidRPr="00980C2A">
              <w:rPr>
                <w:sz w:val="21"/>
                <w:szCs w:val="21"/>
              </w:rPr>
              <w:t>acteriological, CXR or clinical</w:t>
            </w:r>
          </w:p>
        </w:tc>
        <w:tc>
          <w:tcPr>
            <w:tcW w:w="2126" w:type="dxa"/>
          </w:tcPr>
          <w:p w:rsidR="002C1B70" w:rsidRPr="008F461B" w:rsidRDefault="002C1B70" w:rsidP="002C1B70">
            <w:pPr>
              <w:rPr>
                <w:sz w:val="21"/>
                <w:szCs w:val="21"/>
              </w:rPr>
            </w:pPr>
            <w:r w:rsidRPr="00D44F67">
              <w:rPr>
                <w:sz w:val="21"/>
                <w:szCs w:val="21"/>
              </w:rPr>
              <w:t>Gessner, 1998</w:t>
            </w:r>
          </w:p>
        </w:tc>
        <w:tc>
          <w:tcPr>
            <w:tcW w:w="1134" w:type="dxa"/>
          </w:tcPr>
          <w:p w:rsidR="002C1B70" w:rsidRDefault="002C1B70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HZXNzbmVyPC9BdXRob3I+PFllYXI+MTk5ODwvWWVhcj48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HZXNzbmVyPC9BdXRob3I+PFllYXI+MTk5ODwvWWVhcj48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6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2C1B70" w:rsidTr="00AD1075">
        <w:tc>
          <w:tcPr>
            <w:tcW w:w="1129" w:type="dxa"/>
          </w:tcPr>
          <w:p w:rsidR="002C1B70" w:rsidRDefault="002C1B70" w:rsidP="002C1B70">
            <w:r w:rsidRPr="00D41C15">
              <w:t>LTBI &amp; TB</w:t>
            </w:r>
          </w:p>
        </w:tc>
        <w:tc>
          <w:tcPr>
            <w:tcW w:w="4253" w:type="dxa"/>
          </w:tcPr>
          <w:p w:rsidR="002C1B70" w:rsidRPr="00C24A70" w:rsidRDefault="002C1B70" w:rsidP="002C1B70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ST</w:t>
            </w:r>
            <w:r w:rsidR="003C09F2">
              <w:rPr>
                <w:sz w:val="21"/>
                <w:szCs w:val="21"/>
              </w:rPr>
              <w:t xml:space="preserve"> </w:t>
            </w:r>
            <w:r>
              <w:rPr>
                <w:sz w:val="21"/>
                <w:szCs w:val="21"/>
              </w:rPr>
              <w:t>(</w:t>
            </w:r>
            <w:r>
              <w:rPr>
                <w:rFonts w:cstheme="minorHAnsi"/>
                <w:sz w:val="21"/>
                <w:szCs w:val="21"/>
              </w:rPr>
              <w:t>≥</w:t>
            </w:r>
            <w:r>
              <w:rPr>
                <w:sz w:val="21"/>
                <w:szCs w:val="21"/>
              </w:rPr>
              <w:t xml:space="preserve">10mm), CXR or clinical </w:t>
            </w:r>
          </w:p>
        </w:tc>
        <w:tc>
          <w:tcPr>
            <w:tcW w:w="2126" w:type="dxa"/>
          </w:tcPr>
          <w:p w:rsidR="002C1B70" w:rsidRPr="00C24A70" w:rsidRDefault="002C1B70" w:rsidP="002C1B70">
            <w:pPr>
              <w:rPr>
                <w:sz w:val="21"/>
                <w:szCs w:val="21"/>
              </w:rPr>
            </w:pPr>
            <w:r w:rsidRPr="008F461B">
              <w:rPr>
                <w:sz w:val="21"/>
                <w:szCs w:val="21"/>
              </w:rPr>
              <w:t>Maciel, 2009</w:t>
            </w:r>
          </w:p>
        </w:tc>
        <w:tc>
          <w:tcPr>
            <w:tcW w:w="1134" w:type="dxa"/>
          </w:tcPr>
          <w:p w:rsidR="002C1B70" w:rsidRPr="00C24A70" w:rsidRDefault="002C1B70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NYWNpZWw8L0F1dGhvcj48WWVhcj4yMDA5PC9ZZWFyPjxS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NYWNpZWw8L0F1dGhvcj48WWVhcj4yMDA5PC9ZZWFyPjxS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4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2C1B70" w:rsidTr="00AD1075">
        <w:tc>
          <w:tcPr>
            <w:tcW w:w="1129" w:type="dxa"/>
          </w:tcPr>
          <w:p w:rsidR="002C1B70" w:rsidRDefault="002C1B70" w:rsidP="002C1B70">
            <w:r w:rsidRPr="00D41C15">
              <w:t>LTBI &amp; TB</w:t>
            </w:r>
          </w:p>
        </w:tc>
        <w:tc>
          <w:tcPr>
            <w:tcW w:w="4253" w:type="dxa"/>
          </w:tcPr>
          <w:p w:rsidR="002C1B70" w:rsidRPr="00C24A70" w:rsidRDefault="002C1B70" w:rsidP="002C1B70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TST </w:t>
            </w:r>
            <w:r w:rsidRPr="00C52136">
              <w:rPr>
                <w:rFonts w:hint="eastAsia"/>
                <w:sz w:val="21"/>
                <w:szCs w:val="21"/>
              </w:rPr>
              <w:t>(</w:t>
            </w:r>
            <w:r w:rsidRPr="00C52136">
              <w:rPr>
                <w:rFonts w:hint="eastAsia"/>
                <w:sz w:val="21"/>
                <w:szCs w:val="21"/>
              </w:rPr>
              <w:t>≥</w:t>
            </w:r>
            <w:r w:rsidRPr="00C52136">
              <w:rPr>
                <w:rFonts w:hint="eastAsia"/>
                <w:sz w:val="21"/>
                <w:szCs w:val="21"/>
              </w:rPr>
              <w:t>10mm)</w:t>
            </w:r>
            <w:r>
              <w:rPr>
                <w:sz w:val="21"/>
                <w:szCs w:val="21"/>
              </w:rPr>
              <w:t>&amp; CXR</w:t>
            </w:r>
          </w:p>
        </w:tc>
        <w:tc>
          <w:tcPr>
            <w:tcW w:w="2126" w:type="dxa"/>
          </w:tcPr>
          <w:p w:rsidR="002C1B70" w:rsidRPr="00C24A70" w:rsidRDefault="002C1B70" w:rsidP="002C1B70">
            <w:pPr>
              <w:rPr>
                <w:sz w:val="21"/>
                <w:szCs w:val="21"/>
              </w:rPr>
            </w:pPr>
            <w:r w:rsidRPr="009B4E41">
              <w:rPr>
                <w:sz w:val="21"/>
                <w:szCs w:val="21"/>
              </w:rPr>
              <w:t>Madhi, 2002</w:t>
            </w:r>
          </w:p>
        </w:tc>
        <w:tc>
          <w:tcPr>
            <w:tcW w:w="1134" w:type="dxa"/>
          </w:tcPr>
          <w:p w:rsidR="002C1B70" w:rsidRPr="00C24A70" w:rsidRDefault="002C1B70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NYWRoaTwvQXV0aG9yPjxZZWFyPjIwMDI8L1llYXI+PFJl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NYWRoaTwvQXV0aG9yPjxZZWFyPjIwMDI8L1llYXI+PFJl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L0VuZE5vdGU+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13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30277" w:rsidP="00130277">
            <w:pPr>
              <w:rPr>
                <w:sz w:val="21"/>
                <w:szCs w:val="21"/>
              </w:rPr>
            </w:pPr>
            <w:r w:rsidRPr="0014695D">
              <w:rPr>
                <w:sz w:val="21"/>
                <w:szCs w:val="21"/>
              </w:rPr>
              <w:t>LTBI</w:t>
            </w:r>
            <w:r>
              <w:rPr>
                <w:sz w:val="21"/>
                <w:szCs w:val="21"/>
              </w:rPr>
              <w:t xml:space="preserve"> &amp; TB </w:t>
            </w:r>
          </w:p>
        </w:tc>
        <w:tc>
          <w:tcPr>
            <w:tcW w:w="4253" w:type="dxa"/>
          </w:tcPr>
          <w:p w:rsidR="001A50B9" w:rsidRDefault="001A50B9" w:rsidP="001A50B9">
            <w:r w:rsidRPr="00C62A0C">
              <w:rPr>
                <w:sz w:val="21"/>
                <w:szCs w:val="21"/>
              </w:rPr>
              <w:t>TST</w:t>
            </w:r>
            <w:r w:rsidR="00130277">
              <w:rPr>
                <w:sz w:val="21"/>
                <w:szCs w:val="21"/>
              </w:rPr>
              <w:t xml:space="preserve"> (</w:t>
            </w:r>
            <w:r w:rsidR="00130277">
              <w:rPr>
                <w:rFonts w:cstheme="minorHAnsi"/>
                <w:sz w:val="21"/>
                <w:szCs w:val="21"/>
              </w:rPr>
              <w:t>≥</w:t>
            </w:r>
            <w:r w:rsidR="00130277">
              <w:rPr>
                <w:sz w:val="21"/>
                <w:szCs w:val="21"/>
              </w:rPr>
              <w:t>5mm)</w:t>
            </w:r>
            <w:r w:rsidRPr="00C62A0C">
              <w:rPr>
                <w:sz w:val="21"/>
                <w:szCs w:val="21"/>
              </w:rPr>
              <w:t xml:space="preserve"> &amp; CXR</w:t>
            </w:r>
          </w:p>
        </w:tc>
        <w:tc>
          <w:tcPr>
            <w:tcW w:w="2126" w:type="dxa"/>
          </w:tcPr>
          <w:p w:rsidR="001A50B9" w:rsidRPr="009B4E41" w:rsidRDefault="001A50B9" w:rsidP="001A50B9">
            <w:pPr>
              <w:rPr>
                <w:sz w:val="21"/>
                <w:szCs w:val="21"/>
              </w:rPr>
            </w:pPr>
            <w:r w:rsidRPr="00B850E4">
              <w:rPr>
                <w:sz w:val="21"/>
                <w:szCs w:val="21"/>
              </w:rPr>
              <w:t>Castillo Otero, 1999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/>
            </w:r>
            <w:r w:rsidR="00CA1778">
              <w:rPr>
                <w:sz w:val="21"/>
                <w:szCs w:val="21"/>
              </w:rPr>
              <w:instrText xml:space="preserve"> ADDIN EN.CITE &lt;EndNote&gt;&lt;Cite&gt;&lt;Author&gt;Castillo Otero&lt;/Author&gt;&lt;Year&gt;1999&lt;/Year&gt;&lt;RecNum&gt;3650&lt;/RecNum&gt;&lt;DisplayText&gt;[31]&lt;/DisplayText&gt;&lt;record&gt;&lt;rec-number&gt;3650&lt;/rec-number&gt;&lt;foreign-keys&gt;&lt;key app="EN" db-id="dt0wvrvfdrasaxesx9pxapdctrd92ravxet2" timestamp="1483419839"&gt;3650&lt;/key&gt;&lt;/foreign-keys&gt;&lt;ref-type name="Journal Article"&gt;17&lt;/ref-type&gt;&lt;contributors&gt;&lt;authors&gt;&lt;author&gt;Castillo Otero, D. del&lt;/author&gt;&lt;author&gt;Penafiel Colás, M.&lt;/author&gt;&lt;author&gt;Álvarez Gutiérrez, F.&lt;/author&gt;&lt;author&gt;Soto Campos, J. G.&lt;/author&gt;&lt;author&gt;Calderón Osuna, E.&lt;/author&gt;&lt;author&gt;Toral Marín, J.&lt;/author&gt;&lt;author&gt;Sánchez Gómez, J.&lt;/author&gt;&lt;/authors&gt;&lt;/contributors&gt;&lt;titles&gt;&lt;title&gt;Investigation of tuberculosis contacts in a nonhospital pneumology practice&lt;/title&gt;&lt;secondary-title&gt;European Journal of Clinical Microbiology &amp;amp; Infectious Diseases&lt;/secondary-title&gt;&lt;/titles&gt;&lt;periodical&gt;&lt;full-title&gt;European Journal of Clinical Microbiology &amp;amp; Infectious Diseases&lt;/full-title&gt;&lt;/periodical&gt;&lt;pages&gt;790-795&lt;/pages&gt;&lt;volume&gt;18&lt;/volume&gt;&lt;number&gt;11&lt;/number&gt;&lt;dates&gt;&lt;year&gt;1999&lt;/year&gt;&lt;/dates&gt;&lt;isbn&gt;0934-9723&lt;/isbn&gt;&lt;urls&gt;&lt;/urls&gt;&lt;electronic-resource-num&gt;10.1007/s100960050402&lt;/electronic-resource-num&gt;&lt;remote-database-name&gt;CABDirect&lt;/remote-database-name&gt;&lt;language&gt;English&lt;/language&gt;&lt;/record&gt;&lt;/Cite&gt;&lt;/EndNote&gt;</w:instrText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31]</w:t>
            </w:r>
            <w:r>
              <w:rPr>
                <w:sz w:val="21"/>
                <w:szCs w:val="21"/>
              </w:rPr>
              <w:fldChar w:fldCharType="end"/>
            </w:r>
          </w:p>
        </w:tc>
      </w:tr>
      <w:tr w:rsidR="001A50B9" w:rsidTr="00AD1075">
        <w:tc>
          <w:tcPr>
            <w:tcW w:w="1129" w:type="dxa"/>
          </w:tcPr>
          <w:p w:rsidR="001A50B9" w:rsidRDefault="00130277" w:rsidP="001A50B9">
            <w:pPr>
              <w:rPr>
                <w:sz w:val="21"/>
                <w:szCs w:val="21"/>
              </w:rPr>
            </w:pPr>
            <w:r w:rsidRPr="0014695D">
              <w:rPr>
                <w:sz w:val="21"/>
                <w:szCs w:val="21"/>
              </w:rPr>
              <w:t>LTBI</w:t>
            </w:r>
            <w:r>
              <w:rPr>
                <w:sz w:val="21"/>
                <w:szCs w:val="21"/>
              </w:rPr>
              <w:t xml:space="preserve"> &amp; TB</w:t>
            </w:r>
          </w:p>
        </w:tc>
        <w:tc>
          <w:tcPr>
            <w:tcW w:w="4253" w:type="dxa"/>
          </w:tcPr>
          <w:p w:rsidR="001A50B9" w:rsidRDefault="001A50B9" w:rsidP="001A50B9">
            <w:r w:rsidRPr="00C62A0C">
              <w:rPr>
                <w:sz w:val="21"/>
                <w:szCs w:val="21"/>
              </w:rPr>
              <w:t>TST &amp; CXR</w:t>
            </w:r>
          </w:p>
        </w:tc>
        <w:tc>
          <w:tcPr>
            <w:tcW w:w="2126" w:type="dxa"/>
          </w:tcPr>
          <w:p w:rsidR="001A50B9" w:rsidRPr="009B4E41" w:rsidRDefault="001A50B9" w:rsidP="001A50B9">
            <w:pPr>
              <w:rPr>
                <w:sz w:val="21"/>
                <w:szCs w:val="21"/>
              </w:rPr>
            </w:pPr>
            <w:r w:rsidRPr="00D44F67">
              <w:rPr>
                <w:sz w:val="21"/>
                <w:szCs w:val="21"/>
              </w:rPr>
              <w:t>Cayla, 1996</w:t>
            </w:r>
          </w:p>
        </w:tc>
        <w:tc>
          <w:tcPr>
            <w:tcW w:w="1134" w:type="dxa"/>
          </w:tcPr>
          <w:p w:rsidR="001A50B9" w:rsidRDefault="001A50B9" w:rsidP="00CA1778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fldChar w:fldCharType="begin">
                <w:fldData xml:space="preserve">PEVuZE5vdGU+PENpdGU+PEF1dGhvcj5DYXlsYTwvQXV0aG9yPjxZZWFyPjE5OTY8L1llYXI+PFJl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 </w:instrText>
            </w:r>
            <w:r w:rsidR="00CA1778">
              <w:rPr>
                <w:sz w:val="21"/>
                <w:szCs w:val="21"/>
              </w:rPr>
              <w:fldChar w:fldCharType="begin">
                <w:fldData xml:space="preserve">PEVuZE5vdGU+PENpdGU+PEF1dGhvcj5DYXlsYTwvQXV0aG9yPjxZZWFyPjE5OTY8L1llYXI+PFJl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</w:fldData>
              </w:fldChar>
            </w:r>
            <w:r w:rsidR="00CA1778">
              <w:rPr>
                <w:sz w:val="21"/>
                <w:szCs w:val="21"/>
              </w:rPr>
              <w:instrText xml:space="preserve"> ADDIN EN.CITE.DATA </w:instrText>
            </w:r>
            <w:r w:rsidR="00CA1778">
              <w:rPr>
                <w:sz w:val="21"/>
                <w:szCs w:val="21"/>
              </w:rPr>
            </w:r>
            <w:r w:rsidR="00CA1778">
              <w:rPr>
                <w:sz w:val="21"/>
                <w:szCs w:val="21"/>
              </w:rPr>
              <w:fldChar w:fldCharType="end"/>
            </w:r>
            <w:r>
              <w:rPr>
                <w:sz w:val="21"/>
                <w:szCs w:val="21"/>
              </w:rPr>
            </w:r>
            <w:r>
              <w:rPr>
                <w:sz w:val="21"/>
                <w:szCs w:val="21"/>
              </w:rPr>
              <w:fldChar w:fldCharType="separate"/>
            </w:r>
            <w:r w:rsidR="00CA1778">
              <w:rPr>
                <w:noProof/>
                <w:sz w:val="21"/>
                <w:szCs w:val="21"/>
              </w:rPr>
              <w:t>[7]</w:t>
            </w:r>
            <w:r>
              <w:rPr>
                <w:sz w:val="21"/>
                <w:szCs w:val="21"/>
              </w:rPr>
              <w:fldChar w:fldCharType="end"/>
            </w:r>
          </w:p>
        </w:tc>
      </w:tr>
    </w:tbl>
    <w:p w:rsidR="00E96EA5" w:rsidRDefault="00E96EA5" w:rsidP="00E96EA5">
      <w:pPr>
        <w:rPr>
          <w:sz w:val="21"/>
          <w:szCs w:val="21"/>
        </w:rPr>
      </w:pPr>
    </w:p>
    <w:p w:rsidR="001C28D6" w:rsidRDefault="001C28D6" w:rsidP="00E96EA5">
      <w:pPr>
        <w:rPr>
          <w:sz w:val="21"/>
          <w:szCs w:val="21"/>
        </w:rPr>
      </w:pPr>
    </w:p>
    <w:p w:rsidR="001C28D6" w:rsidRDefault="001C28D6" w:rsidP="00E96EA5">
      <w:pPr>
        <w:rPr>
          <w:sz w:val="21"/>
          <w:szCs w:val="21"/>
        </w:rPr>
      </w:pPr>
    </w:p>
    <w:p w:rsidR="001C28D6" w:rsidRDefault="001C28D6" w:rsidP="00E96EA5">
      <w:pPr>
        <w:rPr>
          <w:sz w:val="21"/>
          <w:szCs w:val="21"/>
        </w:rPr>
      </w:pPr>
    </w:p>
    <w:p w:rsidR="001C28D6" w:rsidRDefault="001C28D6" w:rsidP="00E96EA5">
      <w:pPr>
        <w:rPr>
          <w:sz w:val="21"/>
          <w:szCs w:val="21"/>
        </w:rPr>
      </w:pPr>
    </w:p>
    <w:p w:rsidR="001C28D6" w:rsidRDefault="001C28D6" w:rsidP="00E96EA5">
      <w:pPr>
        <w:rPr>
          <w:sz w:val="21"/>
          <w:szCs w:val="21"/>
        </w:rPr>
      </w:pPr>
    </w:p>
    <w:p w:rsidR="00E96EA5" w:rsidRPr="00CC124A" w:rsidRDefault="000E6146" w:rsidP="00530AAF">
      <w:pPr>
        <w:pStyle w:val="Heading1"/>
      </w:pPr>
      <w:bookmarkStart w:id="5" w:name="_Toc481143221"/>
      <w:r>
        <w:t>Table 5</w:t>
      </w:r>
      <w:r w:rsidR="00E96EA5" w:rsidRPr="00CC124A">
        <w:t>: Characteristics of Studies included in Meta-analys</w:t>
      </w:r>
      <w:r w:rsidR="00E96EA5">
        <w:t>e</w:t>
      </w:r>
      <w:r w:rsidR="00E96EA5" w:rsidRPr="00CC124A">
        <w:t>s</w:t>
      </w:r>
      <w:bookmarkEnd w:id="5"/>
      <w:r w:rsidR="00E96EA5" w:rsidRPr="00CC124A">
        <w:t xml:space="preserve"> </w:t>
      </w:r>
    </w:p>
    <w:tbl>
      <w:tblPr>
        <w:tblStyle w:val="TableGrid"/>
        <w:tblW w:w="9209" w:type="dxa"/>
        <w:tblLayout w:type="fixed"/>
        <w:tblLook w:val="04A0" w:firstRow="1" w:lastRow="0" w:firstColumn="1" w:lastColumn="0" w:noHBand="0" w:noVBand="1"/>
      </w:tblPr>
      <w:tblGrid>
        <w:gridCol w:w="392"/>
        <w:gridCol w:w="2013"/>
        <w:gridCol w:w="851"/>
        <w:gridCol w:w="1233"/>
        <w:gridCol w:w="1743"/>
        <w:gridCol w:w="709"/>
        <w:gridCol w:w="851"/>
        <w:gridCol w:w="1417"/>
      </w:tblGrid>
      <w:tr w:rsidR="00E96EA5" w:rsidRPr="00745BD2" w:rsidTr="00FC0111">
        <w:trPr>
          <w:trHeight w:val="516"/>
        </w:trPr>
        <w:tc>
          <w:tcPr>
            <w:tcW w:w="392" w:type="dxa"/>
          </w:tcPr>
          <w:p w:rsidR="00E96EA5" w:rsidRPr="00745BD2" w:rsidRDefault="00E96EA5" w:rsidP="00FC0111">
            <w:pPr>
              <w:rPr>
                <w:b/>
                <w:bCs/>
                <w:sz w:val="21"/>
                <w:szCs w:val="21"/>
              </w:rPr>
            </w:pPr>
          </w:p>
        </w:tc>
        <w:tc>
          <w:tcPr>
            <w:tcW w:w="2013" w:type="dxa"/>
          </w:tcPr>
          <w:p w:rsidR="00E96EA5" w:rsidRPr="00745BD2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745BD2">
              <w:rPr>
                <w:b/>
                <w:bCs/>
                <w:sz w:val="21"/>
                <w:szCs w:val="21"/>
              </w:rPr>
              <w:t>Author, year</w:t>
            </w:r>
          </w:p>
        </w:tc>
        <w:tc>
          <w:tcPr>
            <w:tcW w:w="851" w:type="dxa"/>
          </w:tcPr>
          <w:p w:rsidR="00E96EA5" w:rsidRPr="00745BD2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745BD2">
              <w:rPr>
                <w:b/>
                <w:bCs/>
                <w:sz w:val="21"/>
                <w:szCs w:val="21"/>
              </w:rPr>
              <w:t xml:space="preserve">Country </w:t>
            </w:r>
          </w:p>
        </w:tc>
        <w:tc>
          <w:tcPr>
            <w:tcW w:w="1233" w:type="dxa"/>
          </w:tcPr>
          <w:p w:rsidR="00E96EA5" w:rsidRPr="00745BD2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745BD2">
              <w:rPr>
                <w:b/>
                <w:bCs/>
                <w:sz w:val="21"/>
                <w:szCs w:val="21"/>
              </w:rPr>
              <w:t xml:space="preserve">Study period </w:t>
            </w:r>
          </w:p>
        </w:tc>
        <w:tc>
          <w:tcPr>
            <w:tcW w:w="1743" w:type="dxa"/>
          </w:tcPr>
          <w:p w:rsidR="00E96EA5" w:rsidRPr="00745BD2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745BD2">
              <w:rPr>
                <w:b/>
                <w:bCs/>
                <w:sz w:val="21"/>
                <w:szCs w:val="21"/>
              </w:rPr>
              <w:t>Design</w:t>
            </w:r>
          </w:p>
        </w:tc>
        <w:tc>
          <w:tcPr>
            <w:tcW w:w="709" w:type="dxa"/>
          </w:tcPr>
          <w:p w:rsidR="00E96EA5" w:rsidRPr="00745BD2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745BD2">
              <w:rPr>
                <w:b/>
                <w:bCs/>
                <w:sz w:val="21"/>
                <w:szCs w:val="21"/>
              </w:rPr>
              <w:t>Index no.</w:t>
            </w:r>
          </w:p>
        </w:tc>
        <w:tc>
          <w:tcPr>
            <w:tcW w:w="851" w:type="dxa"/>
          </w:tcPr>
          <w:p w:rsidR="00E96EA5" w:rsidRPr="00745BD2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745BD2">
              <w:rPr>
                <w:b/>
                <w:bCs/>
                <w:sz w:val="21"/>
                <w:szCs w:val="21"/>
              </w:rPr>
              <w:t>Contact no.</w:t>
            </w:r>
          </w:p>
        </w:tc>
        <w:tc>
          <w:tcPr>
            <w:tcW w:w="1417" w:type="dxa"/>
          </w:tcPr>
          <w:p w:rsidR="00E96EA5" w:rsidRPr="00745BD2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745BD2">
              <w:rPr>
                <w:b/>
                <w:bCs/>
                <w:sz w:val="21"/>
                <w:szCs w:val="21"/>
              </w:rPr>
              <w:t xml:space="preserve">Method of contact screening </w:t>
            </w:r>
          </w:p>
        </w:tc>
      </w:tr>
      <w:tr w:rsidR="00E96EA5" w:rsidTr="00FC0111">
        <w:trPr>
          <w:trHeight w:val="267"/>
        </w:trPr>
        <w:tc>
          <w:tcPr>
            <w:tcW w:w="392" w:type="dxa"/>
          </w:tcPr>
          <w:p w:rsidR="00E96EA5" w:rsidRPr="003A30DA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3A30DA" w:rsidRDefault="00E96EA5" w:rsidP="00CA1778">
            <w:r w:rsidRPr="003A30DA">
              <w:t>Carvalho, 2001</w:t>
            </w:r>
            <w:r w:rsidR="00F30849">
              <w:t xml:space="preserve"> </w:t>
            </w:r>
            <w:r>
              <w:fldChar w:fldCharType="begin">
                <w:fldData xml:space="preserve">PEVuZE5vdGU+PENpdGU+PEF1dGhvcj5DYXJ2YWxobzwvQXV0aG9yPjxZZWFyPjIwMDE8L1llYXI+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DYXJ2YWxobzwvQXV0aG9yPjxZZWFyPjIwMDE8L1llYXI+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14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Pr="00A862ED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Brazil</w:t>
            </w:r>
          </w:p>
        </w:tc>
        <w:tc>
          <w:tcPr>
            <w:tcW w:w="1233" w:type="dxa"/>
          </w:tcPr>
          <w:p w:rsidR="00E96EA5" w:rsidRPr="00A862ED" w:rsidRDefault="00E96EA5" w:rsidP="00FC0111">
            <w:pPr>
              <w:rPr>
                <w:sz w:val="21"/>
                <w:szCs w:val="21"/>
              </w:rPr>
            </w:pPr>
            <w:r w:rsidRPr="00DC1CCE">
              <w:rPr>
                <w:sz w:val="21"/>
                <w:szCs w:val="21"/>
              </w:rPr>
              <w:t>1995-1997</w:t>
            </w:r>
          </w:p>
        </w:tc>
        <w:tc>
          <w:tcPr>
            <w:tcW w:w="1743" w:type="dxa"/>
          </w:tcPr>
          <w:p w:rsidR="00E96EA5" w:rsidRPr="00A862ED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86</w:t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360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ST</w:t>
            </w:r>
          </w:p>
        </w:tc>
      </w:tr>
      <w:tr w:rsidR="00E96EA5" w:rsidTr="00FC0111">
        <w:trPr>
          <w:trHeight w:val="543"/>
        </w:trPr>
        <w:tc>
          <w:tcPr>
            <w:tcW w:w="392" w:type="dxa"/>
          </w:tcPr>
          <w:p w:rsidR="00E96EA5" w:rsidRPr="00CE266F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CE266F" w:rsidRDefault="00E96EA5" w:rsidP="00CA1778">
            <w:r w:rsidRPr="00CE266F">
              <w:t>Castillo Otero, 1999</w:t>
            </w:r>
            <w:r w:rsidR="00F30849">
              <w:t xml:space="preserve"> </w:t>
            </w:r>
            <w:r>
              <w:fldChar w:fldCharType="begin"/>
            </w:r>
            <w:r w:rsidR="00CA1778">
              <w:instrText xml:space="preserve"> ADDIN EN.CITE &lt;EndNote&gt;&lt;Cite&gt;&lt;Author&gt;Castillo Otero&lt;/Author&gt;&lt;Year&gt;1999&lt;/Year&gt;&lt;RecNum&gt;3650&lt;/RecNum&gt;&lt;DisplayText&gt;[31]&lt;/DisplayText&gt;&lt;record&gt;&lt;rec-number&gt;3650&lt;/rec-number&gt;&lt;foreign-keys&gt;&lt;key app="EN" db-id="dt0wvrvfdrasaxesx9pxapdctrd92ravxet2" timestamp="1483419839"&gt;3650&lt;/key&gt;&lt;/foreign-keys&gt;&lt;ref-type name="Journal Article"&gt;17&lt;/ref-type&gt;&lt;contributors&gt;&lt;authors&gt;&lt;author&gt;Castillo Otero, D. del&lt;/author&gt;&lt;author&gt;Penafiel Colás, M.&lt;/author&gt;&lt;author&gt;Álvarez Gutiérrez, F.&lt;/author&gt;&lt;author&gt;Soto Campos, J. G.&lt;/author&gt;&lt;author&gt;Calderón Osuna, E.&lt;/author&gt;&lt;author&gt;Toral Marín, J.&lt;/author&gt;&lt;author&gt;Sánchez Gómez, J.&lt;/author&gt;&lt;/authors&gt;&lt;/contributors&gt;&lt;titles&gt;&lt;title&gt;Investigation of tuberculosis contacts in a nonhospital pneumology practice&lt;/title&gt;&lt;secondary-title&gt;European Journal of Clinical Microbiology &amp;amp; Infectious Diseases&lt;/secondary-title&gt;&lt;/titles&gt;&lt;periodical&gt;&lt;full-title&gt;European Journal of Clinical Microbiology &amp;amp; Infectious Diseases&lt;/full-title&gt;&lt;/periodical&gt;&lt;pages&gt;790-795&lt;/pages&gt;&lt;volume&gt;18&lt;/volume&gt;&lt;number&gt;11&lt;/number&gt;&lt;dates&gt;&lt;year&gt;1999&lt;/year&gt;&lt;/dates&gt;&lt;isbn&gt;0934-9723&lt;/isbn&gt;&lt;urls&gt;&lt;/urls&gt;&lt;electronic-resource-num&gt;10.1007/s100960050402&lt;/electronic-resource-num&gt;&lt;remote-database-name&gt;CABDirect&lt;/remote-database-name&gt;&lt;language&gt;English&lt;/language&gt;&lt;/record&gt;&lt;/Cite&gt;&lt;/EndNote&gt;</w:instrText>
            </w:r>
            <w:r>
              <w:fldChar w:fldCharType="separate"/>
            </w:r>
            <w:r w:rsidR="00CA1778">
              <w:rPr>
                <w:noProof/>
              </w:rPr>
              <w:t>[31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Spain </w:t>
            </w:r>
          </w:p>
        </w:tc>
        <w:tc>
          <w:tcPr>
            <w:tcW w:w="1233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17779F">
              <w:rPr>
                <w:sz w:val="21"/>
                <w:szCs w:val="21"/>
              </w:rPr>
              <w:t>1992-1996</w:t>
            </w:r>
          </w:p>
        </w:tc>
        <w:tc>
          <w:tcPr>
            <w:tcW w:w="1743" w:type="dxa"/>
          </w:tcPr>
          <w:p w:rsidR="00E96EA5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302</w:t>
            </w:r>
          </w:p>
        </w:tc>
        <w:tc>
          <w:tcPr>
            <w:tcW w:w="851" w:type="dxa"/>
          </w:tcPr>
          <w:p w:rsidR="00E96EA5" w:rsidRPr="00012E6D" w:rsidRDefault="00E96EA5" w:rsidP="00FC0111">
            <w:r w:rsidRPr="00012E6D">
              <w:t>1029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TST </w:t>
            </w:r>
          </w:p>
        </w:tc>
      </w:tr>
      <w:tr w:rsidR="00E96EA5" w:rsidTr="00FC0111">
        <w:trPr>
          <w:trHeight w:val="267"/>
        </w:trPr>
        <w:tc>
          <w:tcPr>
            <w:tcW w:w="392" w:type="dxa"/>
          </w:tcPr>
          <w:p w:rsidR="00E96EA5" w:rsidRPr="003A30DA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3A30DA" w:rsidRDefault="00E96EA5" w:rsidP="00CA1778">
            <w:r w:rsidRPr="003A30DA">
              <w:t>Cayla, 1996</w:t>
            </w:r>
            <w:r w:rsidR="00F30849">
              <w:t xml:space="preserve"> </w:t>
            </w:r>
            <w:r>
              <w:fldChar w:fldCharType="begin">
                <w:fldData xml:space="preserve">PEVuZE5vdGU+PENpdGU+PEF1dGhvcj5DYXlsYTwvQXV0aG9yPjxZZWFyPjE5OTY8L1llYXI+PFJl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DYXlsYTwvQXV0aG9yPjxZZWFyPjE5OTY8L1llYXI+PFJl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7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Pr="00A862ED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pain</w:t>
            </w:r>
          </w:p>
        </w:tc>
        <w:tc>
          <w:tcPr>
            <w:tcW w:w="1233" w:type="dxa"/>
          </w:tcPr>
          <w:p w:rsidR="00E96EA5" w:rsidRPr="00A862ED" w:rsidRDefault="00E96EA5" w:rsidP="00FC0111">
            <w:pPr>
              <w:rPr>
                <w:sz w:val="21"/>
                <w:szCs w:val="21"/>
              </w:rPr>
            </w:pPr>
            <w:r w:rsidRPr="00DC1CCE">
              <w:rPr>
                <w:sz w:val="21"/>
                <w:szCs w:val="21"/>
              </w:rPr>
              <w:t>1990-1993</w:t>
            </w:r>
          </w:p>
        </w:tc>
        <w:tc>
          <w:tcPr>
            <w:tcW w:w="1743" w:type="dxa"/>
          </w:tcPr>
          <w:p w:rsidR="00E96EA5" w:rsidRPr="00A862ED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48</w:t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080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ST &amp; CXR</w:t>
            </w:r>
          </w:p>
        </w:tc>
      </w:tr>
      <w:tr w:rsidR="00E96EA5" w:rsidTr="00FC0111">
        <w:trPr>
          <w:trHeight w:val="276"/>
        </w:trPr>
        <w:tc>
          <w:tcPr>
            <w:tcW w:w="392" w:type="dxa"/>
          </w:tcPr>
          <w:p w:rsidR="00E96EA5" w:rsidRPr="007E27F1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CE266F" w:rsidRDefault="00E96EA5" w:rsidP="00CA1778">
            <w:r w:rsidRPr="007E27F1">
              <w:t>Elliott, 1993</w:t>
            </w:r>
            <w:r w:rsidR="00F30849">
              <w:t xml:space="preserve"> </w:t>
            </w:r>
            <w:r>
              <w:fldChar w:fldCharType="begin">
                <w:fldData xml:space="preserve">PEVuZE5vdGU+PENpdGU+PEF1dGhvcj5FbGxpb3R0PC9BdXRob3I+PFllYXI+MTk5MzwvWWVhcj48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FbGxpb3R0PC9BdXRob3I+PFllYXI+MTk5MzwvWWVhcj48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18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Zambia</w:t>
            </w:r>
          </w:p>
        </w:tc>
        <w:tc>
          <w:tcPr>
            <w:tcW w:w="1233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6E1442">
              <w:rPr>
                <w:sz w:val="21"/>
                <w:szCs w:val="21"/>
              </w:rPr>
              <w:t>1989</w:t>
            </w:r>
          </w:p>
        </w:tc>
        <w:tc>
          <w:tcPr>
            <w:tcW w:w="1743" w:type="dxa"/>
          </w:tcPr>
          <w:p w:rsidR="00E96EA5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71</w:t>
            </w:r>
          </w:p>
        </w:tc>
        <w:tc>
          <w:tcPr>
            <w:tcW w:w="851" w:type="dxa"/>
          </w:tcPr>
          <w:p w:rsidR="00E96EA5" w:rsidRPr="00012E6D" w:rsidRDefault="00E96EA5" w:rsidP="00FC0111">
            <w:r>
              <w:t>304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ST</w:t>
            </w:r>
          </w:p>
        </w:tc>
      </w:tr>
      <w:tr w:rsidR="00E96EA5" w:rsidTr="00FC0111">
        <w:trPr>
          <w:trHeight w:val="267"/>
        </w:trPr>
        <w:tc>
          <w:tcPr>
            <w:tcW w:w="392" w:type="dxa"/>
          </w:tcPr>
          <w:p w:rsidR="00E96EA5" w:rsidRPr="00CE266F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CE266F" w:rsidRDefault="00E96EA5" w:rsidP="00CA1778">
            <w:r w:rsidRPr="00CE266F">
              <w:t>Elmi, 2014</w:t>
            </w:r>
            <w:r w:rsidR="00F30849">
              <w:t xml:space="preserve"> </w:t>
            </w:r>
            <w:r>
              <w:fldChar w:fldCharType="begin">
                <w:fldData xml:space="preserve">PEVuZE5vdGU+PENpdGU+PEF1dGhvcj5FbG1pPC9BdXRob3I+PFllYXI+MjAxNDwvWWVhcj48UmVj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FbG1pPC9BdXRob3I+PFllYXI+MjAxNDwvWWVhcj48UmVj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36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Malaysia</w:t>
            </w:r>
          </w:p>
        </w:tc>
        <w:tc>
          <w:tcPr>
            <w:tcW w:w="1233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FD7464">
              <w:rPr>
                <w:sz w:val="21"/>
                <w:szCs w:val="21"/>
              </w:rPr>
              <w:t>2010-2012</w:t>
            </w:r>
          </w:p>
        </w:tc>
        <w:tc>
          <w:tcPr>
            <w:tcW w:w="1743" w:type="dxa"/>
          </w:tcPr>
          <w:p w:rsidR="00E96EA5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69</w:t>
            </w:r>
          </w:p>
        </w:tc>
        <w:tc>
          <w:tcPr>
            <w:tcW w:w="851" w:type="dxa"/>
          </w:tcPr>
          <w:p w:rsidR="00E96EA5" w:rsidRPr="00012E6D" w:rsidRDefault="00E96EA5" w:rsidP="00FC0111">
            <w:r w:rsidRPr="00012E6D">
              <w:t>70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FD7464">
              <w:rPr>
                <w:sz w:val="21"/>
                <w:szCs w:val="21"/>
              </w:rPr>
              <w:t>IGRA</w:t>
            </w:r>
          </w:p>
        </w:tc>
      </w:tr>
      <w:tr w:rsidR="00E96EA5" w:rsidTr="00FC0111">
        <w:trPr>
          <w:trHeight w:val="267"/>
        </w:trPr>
        <w:tc>
          <w:tcPr>
            <w:tcW w:w="392" w:type="dxa"/>
          </w:tcPr>
          <w:p w:rsidR="00E96EA5" w:rsidRPr="003A30DA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3A30DA" w:rsidRDefault="00E96EA5" w:rsidP="00CA1778">
            <w:r w:rsidRPr="003A30DA">
              <w:t>Espinal, 2000</w:t>
            </w:r>
            <w:r w:rsidR="00F30849">
              <w:t xml:space="preserve"> </w:t>
            </w:r>
            <w:r>
              <w:fldChar w:fldCharType="begin"/>
            </w:r>
            <w:r w:rsidR="00CA1778">
              <w:instrText xml:space="preserve"> ADDIN EN.CITE &lt;EndNote&gt;&lt;Cite&gt;&lt;Author&gt;Espinal&lt;/Author&gt;&lt;Year&gt;2000&lt;/Year&gt;&lt;RecNum&gt;33&lt;/RecNum&gt;&lt;DisplayText&gt;[15]&lt;/DisplayText&gt;&lt;record&gt;&lt;rec-number&gt;33&lt;/rec-number&gt;&lt;foreign-keys&gt;&lt;key app="EN" db-id="z0tfxdss72xedlezta6vv5952rdd5ttfzdpe" timestamp="1505976171"&gt;33&lt;/key&gt;&lt;/foreign-keys&gt;&lt;ref-type name="Journal Article"&gt;17&lt;/ref-type&gt;&lt;contributors&gt;&lt;authors&gt;&lt;author&gt;Espinal, M. A.&lt;/author&gt;&lt;author&gt;Peréz, E. N.&lt;/author&gt;&lt;author&gt;Baéz, J.&lt;/author&gt;&lt;author&gt;Hénriquez, L.&lt;/author&gt;&lt;author&gt;Fernández, K.&lt;/author&gt;&lt;author&gt;Lopez, M.&lt;/author&gt;&lt;author&gt;Olivo, P.&lt;/author&gt;&lt;author&gt;Reingold, A. L.&lt;/author&gt;&lt;/authors&gt;&lt;/contributors&gt;&lt;titles&gt;&lt;title&gt;Infectiousness of Mycobacterium tuberculosis in HIV-1-infected patients with tuberculosis: a prospective study&lt;/title&gt;&lt;secondary-title&gt;Lancet (British edition)&lt;/secondary-title&gt;&lt;/titles&gt;&lt;periodical&gt;&lt;full-title&gt;Lancet (British edition)&lt;/full-title&gt;&lt;/periodical&gt;&lt;pages&gt;275-280&lt;/pages&gt;&lt;volume&gt;355&lt;/volume&gt;&lt;number&gt;9200&lt;/number&gt;&lt;dates&gt;&lt;year&gt;2000&lt;/year&gt;&lt;/dates&gt;&lt;isbn&gt;0140-6736&lt;/isbn&gt;&lt;urls&gt;&lt;/urls&gt;&lt;electronic-resource-num&gt;10.1016/S0140-6736(99)04402-5&lt;/electronic-resource-num&gt;&lt;remote-database-name&gt;CABDirect&lt;/remote-database-name&gt;&lt;language&gt;English&lt;/language&gt;&lt;/record&gt;&lt;/Cite&gt;&lt;/EndNote&gt;</w:instrText>
            </w:r>
            <w:r>
              <w:fldChar w:fldCharType="separate"/>
            </w:r>
            <w:r w:rsidR="00CA1778">
              <w:rPr>
                <w:noProof/>
              </w:rPr>
              <w:t>[15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Pr="00A862ED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Russia </w:t>
            </w:r>
          </w:p>
        </w:tc>
        <w:tc>
          <w:tcPr>
            <w:tcW w:w="1233" w:type="dxa"/>
          </w:tcPr>
          <w:p w:rsidR="00E96EA5" w:rsidRPr="00A862ED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4months</w:t>
            </w:r>
          </w:p>
        </w:tc>
        <w:tc>
          <w:tcPr>
            <w:tcW w:w="1743" w:type="dxa"/>
          </w:tcPr>
          <w:p w:rsidR="00E96EA5" w:rsidRPr="00A862ED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755</w:t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803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ST</w:t>
            </w:r>
          </w:p>
        </w:tc>
      </w:tr>
      <w:tr w:rsidR="00E96EA5" w:rsidTr="00FC0111">
        <w:trPr>
          <w:trHeight w:val="276"/>
        </w:trPr>
        <w:tc>
          <w:tcPr>
            <w:tcW w:w="392" w:type="dxa"/>
          </w:tcPr>
          <w:p w:rsidR="00E96EA5" w:rsidRPr="007E27F1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CE266F" w:rsidRDefault="00E96EA5" w:rsidP="00CA1778">
            <w:r w:rsidRPr="007E27F1">
              <w:t>Faksri, 2015</w:t>
            </w:r>
            <w:r w:rsidR="00F30849">
              <w:t xml:space="preserve"> </w:t>
            </w:r>
            <w:r>
              <w:fldChar w:fldCharType="begin">
                <w:fldData xml:space="preserve">PEVuZE5vdGU+PENpdGU+PEF1dGhvcj5GYWtzcmk8L0F1dGhvcj48WWVhcj4yMDE1PC9ZZWFyPjxS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GYWtzcmk8L0F1dGhvcj48WWVhcj4yMDE1PC9ZZWFyPjxS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24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876D64">
              <w:rPr>
                <w:sz w:val="21"/>
                <w:szCs w:val="21"/>
              </w:rPr>
              <w:t xml:space="preserve">Thailand </w:t>
            </w:r>
          </w:p>
        </w:tc>
        <w:tc>
          <w:tcPr>
            <w:tcW w:w="1233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876D64">
              <w:rPr>
                <w:sz w:val="21"/>
                <w:szCs w:val="21"/>
              </w:rPr>
              <w:t>2012-2013</w:t>
            </w:r>
          </w:p>
        </w:tc>
        <w:tc>
          <w:tcPr>
            <w:tcW w:w="1743" w:type="dxa"/>
          </w:tcPr>
          <w:p w:rsidR="00E96EA5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40</w:t>
            </w:r>
          </w:p>
        </w:tc>
        <w:tc>
          <w:tcPr>
            <w:tcW w:w="851" w:type="dxa"/>
          </w:tcPr>
          <w:p w:rsidR="00E96EA5" w:rsidRPr="00012E6D" w:rsidRDefault="00E96EA5" w:rsidP="00FC0111">
            <w:r>
              <w:t>70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A862ED">
              <w:rPr>
                <w:sz w:val="21"/>
                <w:szCs w:val="21"/>
              </w:rPr>
              <w:t>TST&amp; IGRA</w:t>
            </w:r>
          </w:p>
        </w:tc>
      </w:tr>
      <w:tr w:rsidR="00E96EA5" w:rsidTr="00FC0111">
        <w:trPr>
          <w:trHeight w:val="267"/>
        </w:trPr>
        <w:tc>
          <w:tcPr>
            <w:tcW w:w="392" w:type="dxa"/>
          </w:tcPr>
          <w:p w:rsidR="00E96EA5" w:rsidRPr="00CE266F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CE266F" w:rsidRDefault="00E96EA5" w:rsidP="00CA1778">
            <w:r w:rsidRPr="00CE266F">
              <w:t>Gessner, 1998</w:t>
            </w:r>
            <w:r w:rsidR="00F30849">
              <w:t xml:space="preserve"> </w:t>
            </w:r>
            <w:r>
              <w:fldChar w:fldCharType="begin">
                <w:fldData xml:space="preserve">PEVuZE5vdGU+PENpdGU+PEF1dGhvcj5HZXNzbmVyPC9BdXRob3I+PFllYXI+MTk5ODwvWWVhcj48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HZXNzbmVyPC9BdXRob3I+PFllYXI+MTk5ODwvWWVhcj48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16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17779F">
              <w:rPr>
                <w:sz w:val="21"/>
                <w:szCs w:val="21"/>
              </w:rPr>
              <w:t xml:space="preserve">USA, </w:t>
            </w:r>
          </w:p>
        </w:tc>
        <w:tc>
          <w:tcPr>
            <w:tcW w:w="1233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17779F">
              <w:rPr>
                <w:sz w:val="21"/>
                <w:szCs w:val="21"/>
              </w:rPr>
              <w:t>1987-1994</w:t>
            </w:r>
          </w:p>
        </w:tc>
        <w:tc>
          <w:tcPr>
            <w:tcW w:w="1743" w:type="dxa"/>
          </w:tcPr>
          <w:p w:rsidR="00E96EA5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</w:p>
        </w:tc>
        <w:tc>
          <w:tcPr>
            <w:tcW w:w="851" w:type="dxa"/>
          </w:tcPr>
          <w:p w:rsidR="00E96EA5" w:rsidRPr="00012E6D" w:rsidRDefault="00E96EA5" w:rsidP="00FC0111">
            <w:r w:rsidRPr="00012E6D">
              <w:t>282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17779F">
              <w:rPr>
                <w:sz w:val="21"/>
                <w:szCs w:val="21"/>
              </w:rPr>
              <w:t xml:space="preserve">TST </w:t>
            </w:r>
          </w:p>
        </w:tc>
      </w:tr>
      <w:tr w:rsidR="00E96EA5" w:rsidTr="00FC0111">
        <w:trPr>
          <w:trHeight w:val="276"/>
        </w:trPr>
        <w:tc>
          <w:tcPr>
            <w:tcW w:w="392" w:type="dxa"/>
          </w:tcPr>
          <w:p w:rsidR="00E96EA5" w:rsidRPr="00CE266F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CE266F" w:rsidRDefault="00E96EA5" w:rsidP="00CA1778">
            <w:r w:rsidRPr="00CE266F">
              <w:t>Godoy, 2013</w:t>
            </w:r>
            <w:r w:rsidR="00F30849">
              <w:t xml:space="preserve"> </w:t>
            </w:r>
            <w:r>
              <w:fldChar w:fldCharType="begin">
                <w:fldData xml:space="preserve">PEVuZE5vdGU+PENpdGU+PEF1dGhvcj5Hb2RveTwvQXV0aG9yPjxZZWFyPjIwMTM8L1llYXI+PFJl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Hb2RveTwvQXV0aG9yPjxZZWFyPjIwMTM8L1llYXI+PFJl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25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pain</w:t>
            </w:r>
          </w:p>
        </w:tc>
        <w:tc>
          <w:tcPr>
            <w:tcW w:w="1233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FD7464">
              <w:rPr>
                <w:sz w:val="21"/>
                <w:szCs w:val="21"/>
              </w:rPr>
              <w:t>2005-2006</w:t>
            </w:r>
          </w:p>
        </w:tc>
        <w:tc>
          <w:tcPr>
            <w:tcW w:w="1743" w:type="dxa"/>
          </w:tcPr>
          <w:p w:rsidR="00E96EA5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329</w:t>
            </w:r>
          </w:p>
        </w:tc>
        <w:tc>
          <w:tcPr>
            <w:tcW w:w="851" w:type="dxa"/>
          </w:tcPr>
          <w:p w:rsidR="00E96EA5" w:rsidRPr="00012E6D" w:rsidRDefault="00E96EA5" w:rsidP="00FC0111">
            <w:r w:rsidRPr="00012E6D">
              <w:t>6548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ST</w:t>
            </w:r>
          </w:p>
        </w:tc>
      </w:tr>
      <w:tr w:rsidR="00E96EA5" w:rsidTr="00FC0111">
        <w:trPr>
          <w:trHeight w:val="267"/>
        </w:trPr>
        <w:tc>
          <w:tcPr>
            <w:tcW w:w="392" w:type="dxa"/>
          </w:tcPr>
          <w:p w:rsidR="00E96EA5" w:rsidRPr="00CE266F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CE266F" w:rsidRDefault="00E96EA5" w:rsidP="00CA1778">
            <w:r w:rsidRPr="00CE266F">
              <w:t>Golub, 2006</w:t>
            </w:r>
            <w:r w:rsidR="00F30849">
              <w:t xml:space="preserve"> </w:t>
            </w:r>
            <w:r>
              <w:fldChar w:fldCharType="begin">
                <w:fldData xml:space="preserve">PEVuZE5vdGU+PENpdGU+PEF1dGhvcj5Hb2x1YjwvQXV0aG9yPjxZZWFyPjIwMDY8L1llYXI+PFJl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Hb2x1YjwvQXV0aG9yPjxZZWFyPjIwMDY8L1llYXI+PFJl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10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USA </w:t>
            </w:r>
          </w:p>
        </w:tc>
        <w:tc>
          <w:tcPr>
            <w:tcW w:w="1233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3D5155">
              <w:rPr>
                <w:sz w:val="21"/>
                <w:szCs w:val="21"/>
              </w:rPr>
              <w:t>2000-2001</w:t>
            </w:r>
          </w:p>
        </w:tc>
        <w:tc>
          <w:tcPr>
            <w:tcW w:w="1743" w:type="dxa"/>
          </w:tcPr>
          <w:p w:rsidR="00E96EA5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24</w:t>
            </w:r>
          </w:p>
        </w:tc>
        <w:tc>
          <w:tcPr>
            <w:tcW w:w="851" w:type="dxa"/>
          </w:tcPr>
          <w:p w:rsidR="00E96EA5" w:rsidRPr="00012E6D" w:rsidRDefault="00E96EA5" w:rsidP="00FC0111">
            <w:r w:rsidRPr="00012E6D">
              <w:t>703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ST</w:t>
            </w:r>
          </w:p>
        </w:tc>
      </w:tr>
      <w:tr w:rsidR="00E96EA5" w:rsidTr="00FC0111">
        <w:trPr>
          <w:trHeight w:val="516"/>
        </w:trPr>
        <w:tc>
          <w:tcPr>
            <w:tcW w:w="392" w:type="dxa"/>
          </w:tcPr>
          <w:p w:rsidR="00E96EA5" w:rsidRPr="003A30DA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3A30DA" w:rsidRDefault="00E96EA5" w:rsidP="00CA1778">
            <w:r w:rsidRPr="003A30DA">
              <w:t>Grandjean, 2015</w:t>
            </w:r>
            <w:r w:rsidR="00F30849">
              <w:t xml:space="preserve"> </w:t>
            </w:r>
            <w:r>
              <w:fldChar w:fldCharType="begin">
                <w:fldData xml:space="preserve">PEVuZE5vdGU+PENpdGU+PEF1dGhvcj5HcmFuZGplYW48L0F1dGhvcj48WWVhcj4yMDE1PC9ZZWFy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HcmFuZGplYW48L0F1dGhvcj48WWVhcj4yMDE1PC9ZZWFy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21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Pr="00A862ED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Peru</w:t>
            </w:r>
          </w:p>
        </w:tc>
        <w:tc>
          <w:tcPr>
            <w:tcW w:w="1233" w:type="dxa"/>
          </w:tcPr>
          <w:p w:rsidR="00E96EA5" w:rsidRPr="00A862ED" w:rsidRDefault="00E96EA5" w:rsidP="00FC0111">
            <w:pPr>
              <w:rPr>
                <w:sz w:val="21"/>
                <w:szCs w:val="21"/>
              </w:rPr>
            </w:pPr>
            <w:r w:rsidRPr="00E014D1">
              <w:rPr>
                <w:sz w:val="21"/>
                <w:szCs w:val="21"/>
              </w:rPr>
              <w:t>2010-2013</w:t>
            </w:r>
          </w:p>
        </w:tc>
        <w:tc>
          <w:tcPr>
            <w:tcW w:w="1743" w:type="dxa"/>
          </w:tcPr>
          <w:p w:rsidR="00E96EA5" w:rsidRPr="00A862ED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700</w:t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3417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E014D1">
              <w:rPr>
                <w:sz w:val="21"/>
                <w:szCs w:val="21"/>
              </w:rPr>
              <w:t>Bacteriological,x-ray or clinica</w:t>
            </w:r>
          </w:p>
        </w:tc>
      </w:tr>
      <w:tr w:rsidR="00E96EA5" w:rsidTr="00FC0111">
        <w:trPr>
          <w:trHeight w:val="516"/>
        </w:trPr>
        <w:tc>
          <w:tcPr>
            <w:tcW w:w="392" w:type="dxa"/>
          </w:tcPr>
          <w:p w:rsidR="00E96EA5" w:rsidRPr="007E27F1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CE266F" w:rsidRDefault="00E96EA5" w:rsidP="00CA1778">
            <w:r w:rsidRPr="007E27F1">
              <w:t>Guwatudde, 2003</w:t>
            </w:r>
            <w:r w:rsidR="00F30849">
              <w:t xml:space="preserve"> </w:t>
            </w:r>
            <w:r>
              <w:fldChar w:fldCharType="begin">
                <w:fldData xml:space="preserve">PEVuZE5vdGU+PENpdGU+PEF1dGhvcj5HdXdhdHVkZGU8L0F1dGhvcj48WWVhcj4yMDAzPC9ZZWFy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HdXdhdHVkZGU8L0F1dGhvcj48WWVhcj4yMDAzPC9ZZWFy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30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6E1442">
              <w:rPr>
                <w:sz w:val="21"/>
                <w:szCs w:val="21"/>
              </w:rPr>
              <w:t xml:space="preserve">Uganda </w:t>
            </w:r>
          </w:p>
        </w:tc>
        <w:tc>
          <w:tcPr>
            <w:tcW w:w="1233" w:type="dxa"/>
          </w:tcPr>
          <w:p w:rsidR="00E96EA5" w:rsidRPr="003D5155" w:rsidRDefault="00E96EA5" w:rsidP="00FC0111">
            <w:pPr>
              <w:rPr>
                <w:sz w:val="21"/>
                <w:szCs w:val="21"/>
              </w:rPr>
            </w:pPr>
            <w:r w:rsidRPr="006E1442">
              <w:rPr>
                <w:sz w:val="21"/>
                <w:szCs w:val="21"/>
              </w:rPr>
              <w:t>1995-1999</w:t>
            </w:r>
          </w:p>
        </w:tc>
        <w:tc>
          <w:tcPr>
            <w:tcW w:w="1743" w:type="dxa"/>
          </w:tcPr>
          <w:p w:rsidR="00E96EA5" w:rsidRPr="00085D0E" w:rsidRDefault="00E96EA5" w:rsidP="00FC0111">
            <w:pPr>
              <w:rPr>
                <w:sz w:val="21"/>
                <w:szCs w:val="21"/>
              </w:rPr>
            </w:pPr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302</w:t>
            </w:r>
          </w:p>
        </w:tc>
        <w:tc>
          <w:tcPr>
            <w:tcW w:w="851" w:type="dxa"/>
          </w:tcPr>
          <w:p w:rsidR="00E96EA5" w:rsidRPr="00012E6D" w:rsidRDefault="00E96EA5" w:rsidP="00FC0111">
            <w:r>
              <w:t>1206</w:t>
            </w:r>
          </w:p>
        </w:tc>
        <w:tc>
          <w:tcPr>
            <w:tcW w:w="1417" w:type="dxa"/>
          </w:tcPr>
          <w:p w:rsidR="00E96EA5" w:rsidRPr="003D5155" w:rsidRDefault="00E96EA5" w:rsidP="00FC0111">
            <w:pPr>
              <w:rPr>
                <w:sz w:val="21"/>
                <w:szCs w:val="21"/>
              </w:rPr>
            </w:pPr>
            <w:r w:rsidRPr="003D5155">
              <w:rPr>
                <w:sz w:val="21"/>
                <w:szCs w:val="21"/>
              </w:rPr>
              <w:t>Bacteriological, CXR or clinical</w:t>
            </w:r>
          </w:p>
        </w:tc>
      </w:tr>
      <w:tr w:rsidR="00E96EA5" w:rsidTr="00FC0111">
        <w:trPr>
          <w:trHeight w:val="525"/>
        </w:trPr>
        <w:tc>
          <w:tcPr>
            <w:tcW w:w="392" w:type="dxa"/>
          </w:tcPr>
          <w:p w:rsidR="00E96EA5" w:rsidRPr="007E27F1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CE266F" w:rsidRDefault="00E96EA5" w:rsidP="00CA1778">
            <w:r w:rsidRPr="007E27F1">
              <w:t>Jones-Lopez, 2016</w:t>
            </w:r>
            <w:r w:rsidR="00F30849">
              <w:t xml:space="preserve"> </w:t>
            </w:r>
            <w:r>
              <w:fldChar w:fldCharType="begin">
                <w:fldData xml:space="preserve">PEVuZE5vdGU+PENpdGU+PEF1dGhvcj5Kb25lcy1Mb3BlejwvQXV0aG9yPjxZZWFyPjIwMTY8L1ll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Kb25lcy1Mb3BlejwvQXV0aG9yPjxZZWFyPjIwMTY8L1ll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3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Uganda</w:t>
            </w:r>
          </w:p>
        </w:tc>
        <w:tc>
          <w:tcPr>
            <w:tcW w:w="1233" w:type="dxa"/>
          </w:tcPr>
          <w:p w:rsidR="00E96EA5" w:rsidRPr="003D5155" w:rsidRDefault="00E96EA5" w:rsidP="00FC0111">
            <w:pPr>
              <w:rPr>
                <w:sz w:val="21"/>
                <w:szCs w:val="21"/>
              </w:rPr>
            </w:pPr>
            <w:r w:rsidRPr="00DB4D3B">
              <w:rPr>
                <w:sz w:val="21"/>
                <w:szCs w:val="21"/>
              </w:rPr>
              <w:t>2009–2011</w:t>
            </w:r>
          </w:p>
        </w:tc>
        <w:tc>
          <w:tcPr>
            <w:tcW w:w="1743" w:type="dxa"/>
          </w:tcPr>
          <w:p w:rsidR="00E96EA5" w:rsidRPr="00085D0E" w:rsidRDefault="00E96EA5" w:rsidP="00FC0111">
            <w:pPr>
              <w:rPr>
                <w:sz w:val="21"/>
                <w:szCs w:val="21"/>
              </w:rPr>
            </w:pPr>
            <w:r w:rsidRPr="00DB4D3B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85</w:t>
            </w:r>
          </w:p>
        </w:tc>
        <w:tc>
          <w:tcPr>
            <w:tcW w:w="851" w:type="dxa"/>
          </w:tcPr>
          <w:p w:rsidR="00E96EA5" w:rsidRPr="00012E6D" w:rsidRDefault="00E96EA5" w:rsidP="00FC0111">
            <w:r>
              <w:t>369</w:t>
            </w:r>
          </w:p>
        </w:tc>
        <w:tc>
          <w:tcPr>
            <w:tcW w:w="1417" w:type="dxa"/>
          </w:tcPr>
          <w:p w:rsidR="00E96EA5" w:rsidRPr="003D5155" w:rsidRDefault="00E96EA5" w:rsidP="00FC0111">
            <w:pPr>
              <w:rPr>
                <w:sz w:val="21"/>
                <w:szCs w:val="21"/>
              </w:rPr>
            </w:pPr>
            <w:r w:rsidRPr="00A862ED">
              <w:rPr>
                <w:sz w:val="21"/>
                <w:szCs w:val="21"/>
              </w:rPr>
              <w:t>TST&amp; IGRA</w:t>
            </w:r>
          </w:p>
        </w:tc>
      </w:tr>
      <w:tr w:rsidR="00E96EA5" w:rsidTr="00FC0111">
        <w:trPr>
          <w:trHeight w:val="516"/>
        </w:trPr>
        <w:tc>
          <w:tcPr>
            <w:tcW w:w="392" w:type="dxa"/>
          </w:tcPr>
          <w:p w:rsidR="00E96EA5" w:rsidRPr="00CE266F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CE266F" w:rsidRDefault="00E96EA5" w:rsidP="00CA1778">
            <w:r w:rsidRPr="00CE266F">
              <w:t>Lee, 2008</w:t>
            </w:r>
            <w:r w:rsidR="00F30849">
              <w:t xml:space="preserve"> </w:t>
            </w:r>
            <w:r>
              <w:fldChar w:fldCharType="begin">
                <w:fldData xml:space="preserve">PEVuZE5vdGU+PENpdGU+PEF1dGhvcj5MZWU8L0F1dGhvcj48WWVhcj4yMDA4PC9ZZWFyPjxSZWNO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MZWU8L0F1dGhvcj48WWVhcj4yMDA4PC9ZZWFyPjxSZWNO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29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Hong Kong</w:t>
            </w:r>
          </w:p>
        </w:tc>
        <w:tc>
          <w:tcPr>
            <w:tcW w:w="1233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3D5155">
              <w:rPr>
                <w:sz w:val="21"/>
                <w:szCs w:val="21"/>
              </w:rPr>
              <w:t>2000</w:t>
            </w:r>
          </w:p>
        </w:tc>
        <w:tc>
          <w:tcPr>
            <w:tcW w:w="1743" w:type="dxa"/>
          </w:tcPr>
          <w:p w:rsidR="00E96EA5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537</w:t>
            </w:r>
          </w:p>
        </w:tc>
        <w:tc>
          <w:tcPr>
            <w:tcW w:w="851" w:type="dxa"/>
          </w:tcPr>
          <w:p w:rsidR="00E96EA5" w:rsidRPr="00012E6D" w:rsidRDefault="00E96EA5" w:rsidP="00FC0111">
            <w:r w:rsidRPr="00012E6D">
              <w:t>4661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3D5155">
              <w:rPr>
                <w:sz w:val="21"/>
                <w:szCs w:val="21"/>
              </w:rPr>
              <w:t xml:space="preserve">Bacteriological, CXR or clinical </w:t>
            </w:r>
          </w:p>
        </w:tc>
      </w:tr>
      <w:tr w:rsidR="00E96EA5" w:rsidTr="00FC0111">
        <w:trPr>
          <w:trHeight w:val="267"/>
        </w:trPr>
        <w:tc>
          <w:tcPr>
            <w:tcW w:w="392" w:type="dxa"/>
          </w:tcPr>
          <w:p w:rsidR="00E96EA5" w:rsidRPr="00CE266F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CE266F" w:rsidRDefault="00E96EA5" w:rsidP="00CA1778">
            <w:r w:rsidRPr="00CE266F">
              <w:t>Ling, 2011</w:t>
            </w:r>
            <w:r w:rsidR="00F30849">
              <w:t xml:space="preserve"> </w:t>
            </w:r>
            <w:r>
              <w:fldChar w:fldCharType="begin">
                <w:fldData xml:space="preserve">PEVuZE5vdGU+PENpdGU+PEF1dGhvcj5MaW5nPC9BdXRob3I+PFllYXI+MjAxMTwvWWVhcj48UmVj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n==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MaW5nPC9BdXRob3I+PFllYXI+MjAxMTwvWWVhcj48UmVj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n==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26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aiwan</w:t>
            </w:r>
          </w:p>
        </w:tc>
        <w:tc>
          <w:tcPr>
            <w:tcW w:w="1233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17779F">
              <w:rPr>
                <w:sz w:val="21"/>
                <w:szCs w:val="21"/>
              </w:rPr>
              <w:t>2005-2007</w:t>
            </w:r>
          </w:p>
        </w:tc>
        <w:tc>
          <w:tcPr>
            <w:tcW w:w="1743" w:type="dxa"/>
          </w:tcPr>
          <w:p w:rsidR="00E96EA5" w:rsidRDefault="00E96EA5" w:rsidP="00FC0111">
            <w:r>
              <w:rPr>
                <w:sz w:val="21"/>
                <w:szCs w:val="21"/>
              </w:rPr>
              <w:t>Contacts age &lt;20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17779F">
              <w:rPr>
                <w:sz w:val="21"/>
                <w:szCs w:val="21"/>
              </w:rPr>
              <w:t>2952</w:t>
            </w:r>
          </w:p>
        </w:tc>
        <w:tc>
          <w:tcPr>
            <w:tcW w:w="851" w:type="dxa"/>
          </w:tcPr>
          <w:p w:rsidR="00E96EA5" w:rsidRPr="00012E6D" w:rsidRDefault="00E96EA5" w:rsidP="00FC0111">
            <w:r w:rsidRPr="00012E6D">
              <w:t>5879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17779F">
              <w:rPr>
                <w:sz w:val="21"/>
                <w:szCs w:val="21"/>
              </w:rPr>
              <w:t>Sputum, CXR, Clinical TB</w:t>
            </w:r>
          </w:p>
        </w:tc>
      </w:tr>
      <w:tr w:rsidR="00E96EA5" w:rsidTr="00FC0111">
        <w:trPr>
          <w:trHeight w:val="276"/>
        </w:trPr>
        <w:tc>
          <w:tcPr>
            <w:tcW w:w="392" w:type="dxa"/>
          </w:tcPr>
          <w:p w:rsidR="00E96EA5" w:rsidRPr="00CE266F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CE266F" w:rsidRDefault="00E96EA5" w:rsidP="00CA1778">
            <w:r w:rsidRPr="00CE266F">
              <w:t>Loredo, 2014</w:t>
            </w:r>
            <w:r w:rsidR="00F30849">
              <w:t xml:space="preserve"> </w:t>
            </w:r>
            <w:r>
              <w:fldChar w:fldCharType="begin">
                <w:fldData xml:space="preserve">PEVuZE5vdGU+PENpdGU+PEF1dGhvcj5Mb3JlZG88L0F1dGhvcj48WWVhcj4yMDE0PC9ZZWFyPjxS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Mb3JlZG88L0F1dGhvcj48WWVhcj4yMDE0PC9ZZWFyPjxS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27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Brazil</w:t>
            </w:r>
          </w:p>
        </w:tc>
        <w:tc>
          <w:tcPr>
            <w:tcW w:w="1233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1A4294">
              <w:rPr>
                <w:sz w:val="21"/>
                <w:szCs w:val="21"/>
              </w:rPr>
              <w:t>2005-2008</w:t>
            </w:r>
          </w:p>
        </w:tc>
        <w:tc>
          <w:tcPr>
            <w:tcW w:w="1743" w:type="dxa"/>
          </w:tcPr>
          <w:p w:rsidR="00E96EA5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369</w:t>
            </w:r>
          </w:p>
        </w:tc>
        <w:tc>
          <w:tcPr>
            <w:tcW w:w="851" w:type="dxa"/>
          </w:tcPr>
          <w:p w:rsidR="00E96EA5" w:rsidRPr="00012E6D" w:rsidRDefault="00E96EA5" w:rsidP="00FC0111">
            <w:r w:rsidRPr="00012E6D">
              <w:t>1310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TST </w:t>
            </w:r>
          </w:p>
        </w:tc>
      </w:tr>
      <w:tr w:rsidR="00E96EA5" w:rsidTr="00FC0111">
        <w:trPr>
          <w:trHeight w:val="267"/>
        </w:trPr>
        <w:tc>
          <w:tcPr>
            <w:tcW w:w="392" w:type="dxa"/>
          </w:tcPr>
          <w:p w:rsidR="00E96EA5" w:rsidRPr="00CE266F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CE266F" w:rsidRDefault="00E96EA5" w:rsidP="00CA1778">
            <w:r w:rsidRPr="00CE266F">
              <w:t>Maciel, 2009</w:t>
            </w:r>
            <w:r w:rsidR="00F30849">
              <w:t xml:space="preserve"> </w:t>
            </w:r>
            <w:r>
              <w:fldChar w:fldCharType="begin">
                <w:fldData xml:space="preserve">PEVuZE5vdGU+PENpdGU+PEF1dGhvcj5NYWNpZWw8L0F1dGhvcj48WWVhcj4yMDA5PC9ZZWFyPjxS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NYWNpZWw8L0F1dGhvcj48WWVhcj4yMDA5PC9ZZWFyPjxS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34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Brazil</w:t>
            </w:r>
          </w:p>
        </w:tc>
        <w:tc>
          <w:tcPr>
            <w:tcW w:w="1233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003-2006</w:t>
            </w:r>
          </w:p>
        </w:tc>
        <w:tc>
          <w:tcPr>
            <w:tcW w:w="1743" w:type="dxa"/>
          </w:tcPr>
          <w:p w:rsidR="00E96EA5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</w:p>
        </w:tc>
        <w:tc>
          <w:tcPr>
            <w:tcW w:w="851" w:type="dxa"/>
          </w:tcPr>
          <w:p w:rsidR="00E96EA5" w:rsidRPr="00012E6D" w:rsidRDefault="00E96EA5" w:rsidP="00FC0111">
            <w:r w:rsidRPr="00012E6D">
              <w:t>146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ST</w:t>
            </w:r>
          </w:p>
        </w:tc>
      </w:tr>
      <w:tr w:rsidR="00E96EA5" w:rsidTr="00FC0111">
        <w:trPr>
          <w:trHeight w:val="810"/>
        </w:trPr>
        <w:tc>
          <w:tcPr>
            <w:tcW w:w="392" w:type="dxa"/>
          </w:tcPr>
          <w:p w:rsidR="00E96EA5" w:rsidRPr="002D08FC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2D08FC" w:rsidRDefault="00E96EA5" w:rsidP="00CA1778">
            <w:r w:rsidRPr="002D08FC">
              <w:t>Madhi, 2002</w:t>
            </w:r>
            <w:r w:rsidR="00F30849">
              <w:t xml:space="preserve"> </w:t>
            </w:r>
            <w:r>
              <w:fldChar w:fldCharType="begin">
                <w:fldData xml:space="preserve">PEVuZE5vdGU+PENpdGU+PEF1dGhvcj5NYWRoaTwvQXV0aG9yPjxZZWFyPjIwMDI8L1llYXI+PFJl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L0VuZE5vdGU+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NYWRoaTwvQXV0aG9yPjxZZWFyPjIwMDI8L1llYXI+PFJl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L0VuZE5vdGU+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13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6E1442">
              <w:rPr>
                <w:sz w:val="21"/>
                <w:szCs w:val="21"/>
              </w:rPr>
              <w:t xml:space="preserve">Paris </w:t>
            </w:r>
            <w:r>
              <w:rPr>
                <w:sz w:val="21"/>
                <w:szCs w:val="21"/>
              </w:rPr>
              <w:t xml:space="preserve"> </w:t>
            </w:r>
          </w:p>
        </w:tc>
        <w:tc>
          <w:tcPr>
            <w:tcW w:w="1233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6E1442">
              <w:rPr>
                <w:sz w:val="21"/>
                <w:szCs w:val="21"/>
              </w:rPr>
              <w:t>1997-2000</w:t>
            </w:r>
          </w:p>
        </w:tc>
        <w:tc>
          <w:tcPr>
            <w:tcW w:w="1743" w:type="dxa"/>
          </w:tcPr>
          <w:p w:rsidR="00E96EA5" w:rsidRDefault="00E96EA5" w:rsidP="00FC0111">
            <w:r w:rsidRPr="006E1442">
              <w:t>Children</w:t>
            </w:r>
            <w:r>
              <w:t xml:space="preserve"> contacts</w:t>
            </w:r>
            <w:r w:rsidRPr="006E1442">
              <w:t xml:space="preserve"> 3m</w:t>
            </w:r>
            <w:r>
              <w:t>onths</w:t>
            </w:r>
            <w:r w:rsidRPr="006E1442">
              <w:t>-17yrs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</w:p>
        </w:tc>
        <w:tc>
          <w:tcPr>
            <w:tcW w:w="851" w:type="dxa"/>
          </w:tcPr>
          <w:p w:rsidR="00E96EA5" w:rsidRPr="00012E6D" w:rsidRDefault="00E96EA5" w:rsidP="00FC0111">
            <w:r>
              <w:t>408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ST</w:t>
            </w:r>
          </w:p>
        </w:tc>
      </w:tr>
      <w:tr w:rsidR="00E96EA5" w:rsidTr="00FC0111">
        <w:trPr>
          <w:trHeight w:val="267"/>
        </w:trPr>
        <w:tc>
          <w:tcPr>
            <w:tcW w:w="392" w:type="dxa"/>
          </w:tcPr>
          <w:p w:rsidR="00E96EA5" w:rsidRPr="003A30DA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3A30DA" w:rsidRDefault="00E96EA5" w:rsidP="00CA1778">
            <w:r w:rsidRPr="003A30DA">
              <w:t>Martinez, 2016</w:t>
            </w:r>
            <w:r w:rsidR="00F30849">
              <w:t xml:space="preserve"> </w:t>
            </w:r>
            <w:r>
              <w:fldChar w:fldCharType="begin">
                <w:fldData xml:space="preserve">PEVuZE5vdGU+PENpdGU+PEF1dGhvcj5NYXJ0aW5lejwvQXV0aG9yPjxZZWFyPjIwMTYgTm92IDE8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NYXJ0aW5lejwvQXV0aG9yPjxZZWFyPjIwMTYgTm92IDE8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33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Pr="00A862ED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Uganda</w:t>
            </w:r>
          </w:p>
        </w:tc>
        <w:tc>
          <w:tcPr>
            <w:tcW w:w="1233" w:type="dxa"/>
          </w:tcPr>
          <w:p w:rsidR="00E96EA5" w:rsidRPr="00A862ED" w:rsidRDefault="00E96EA5" w:rsidP="00FC0111">
            <w:pPr>
              <w:rPr>
                <w:sz w:val="21"/>
                <w:szCs w:val="21"/>
              </w:rPr>
            </w:pPr>
            <w:r w:rsidRPr="00E014D1">
              <w:rPr>
                <w:sz w:val="21"/>
                <w:szCs w:val="21"/>
              </w:rPr>
              <w:t>1995-2006</w:t>
            </w:r>
          </w:p>
        </w:tc>
        <w:tc>
          <w:tcPr>
            <w:tcW w:w="1743" w:type="dxa"/>
          </w:tcPr>
          <w:p w:rsidR="00E96EA5" w:rsidRPr="00A862ED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503</w:t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933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ST</w:t>
            </w:r>
          </w:p>
        </w:tc>
      </w:tr>
      <w:tr w:rsidR="00E96EA5" w:rsidTr="00FC0111">
        <w:trPr>
          <w:trHeight w:val="276"/>
        </w:trPr>
        <w:tc>
          <w:tcPr>
            <w:tcW w:w="392" w:type="dxa"/>
          </w:tcPr>
          <w:p w:rsidR="00E96EA5" w:rsidRPr="002D08FC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Default="00E96EA5" w:rsidP="00CA1778">
            <w:r w:rsidRPr="002D08FC">
              <w:t>Mendes, 2012</w:t>
            </w:r>
            <w:r w:rsidR="00F30849">
              <w:t xml:space="preserve"> </w:t>
            </w:r>
            <w:r>
              <w:fldChar w:fldCharType="begin">
                <w:fldData xml:space="preserve">PEVuZE5vdGU+PENpdGU+PEF1dGhvcj5NZW5kZXM8L0F1dGhvcj48WWVhcj4yMDEyPC9ZZWFyPjxS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NZW5kZXM8L0F1dGhvcj48WWVhcj4yMDEyPC9ZZWFyPjxS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9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A862ED">
              <w:rPr>
                <w:sz w:val="21"/>
                <w:szCs w:val="21"/>
              </w:rPr>
              <w:t xml:space="preserve">Portugal </w:t>
            </w:r>
          </w:p>
        </w:tc>
        <w:tc>
          <w:tcPr>
            <w:tcW w:w="1233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A862ED">
              <w:rPr>
                <w:sz w:val="21"/>
                <w:szCs w:val="21"/>
              </w:rPr>
              <w:t>2011</w:t>
            </w:r>
          </w:p>
        </w:tc>
        <w:tc>
          <w:tcPr>
            <w:tcW w:w="1743" w:type="dxa"/>
          </w:tcPr>
          <w:p w:rsidR="00E96EA5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69</w:t>
            </w:r>
          </w:p>
        </w:tc>
        <w:tc>
          <w:tcPr>
            <w:tcW w:w="851" w:type="dxa"/>
          </w:tcPr>
          <w:p w:rsidR="00E96EA5" w:rsidRPr="00012E6D" w:rsidRDefault="00E96EA5" w:rsidP="00FC0111">
            <w:r>
              <w:t>397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A862ED">
              <w:rPr>
                <w:sz w:val="21"/>
                <w:szCs w:val="21"/>
              </w:rPr>
              <w:t>TST&amp; IGRA</w:t>
            </w:r>
          </w:p>
        </w:tc>
      </w:tr>
      <w:tr w:rsidR="00E96EA5" w:rsidTr="00FC0111">
        <w:trPr>
          <w:trHeight w:val="267"/>
        </w:trPr>
        <w:tc>
          <w:tcPr>
            <w:tcW w:w="392" w:type="dxa"/>
          </w:tcPr>
          <w:p w:rsidR="00E96EA5" w:rsidRPr="00CE266F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CE266F" w:rsidRDefault="00E96EA5" w:rsidP="00CA1778">
            <w:r w:rsidRPr="00CE266F">
              <w:t>Mohammad, 2002</w:t>
            </w:r>
            <w:r w:rsidR="00F30849">
              <w:t xml:space="preserve"> </w:t>
            </w:r>
            <w:r>
              <w:fldChar w:fldCharType="begin">
                <w:fldData xml:space="preserve">PEVuZE5vdGU+PENpdGU+PEF1dGhvcj5Nb2hhbW1hZDwvQXV0aG9yPjxZZWFyPjIwMDI8L1llYXI+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gB=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Nb2hhbW1hZDwvQXV0aG9yPjxZZWFyPjIwMDI8L1llYXI+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gB=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12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17779F">
              <w:rPr>
                <w:sz w:val="21"/>
                <w:szCs w:val="21"/>
              </w:rPr>
              <w:t>Malaysia</w:t>
            </w:r>
            <w:r>
              <w:rPr>
                <w:sz w:val="21"/>
                <w:szCs w:val="21"/>
              </w:rPr>
              <w:t xml:space="preserve"> </w:t>
            </w:r>
          </w:p>
        </w:tc>
        <w:tc>
          <w:tcPr>
            <w:tcW w:w="1233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17779F">
              <w:rPr>
                <w:sz w:val="21"/>
                <w:szCs w:val="21"/>
              </w:rPr>
              <w:t>1999-2000</w:t>
            </w:r>
          </w:p>
        </w:tc>
        <w:tc>
          <w:tcPr>
            <w:tcW w:w="1743" w:type="dxa"/>
          </w:tcPr>
          <w:p w:rsidR="00E96EA5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56</w:t>
            </w:r>
          </w:p>
        </w:tc>
        <w:tc>
          <w:tcPr>
            <w:tcW w:w="851" w:type="dxa"/>
          </w:tcPr>
          <w:p w:rsidR="00E96EA5" w:rsidRPr="00012E6D" w:rsidRDefault="00E96EA5" w:rsidP="00FC0111">
            <w:r w:rsidRPr="00012E6D">
              <w:t>138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ST</w:t>
            </w:r>
          </w:p>
        </w:tc>
      </w:tr>
      <w:tr w:rsidR="00E96EA5" w:rsidTr="00FC0111">
        <w:trPr>
          <w:trHeight w:val="276"/>
        </w:trPr>
        <w:tc>
          <w:tcPr>
            <w:tcW w:w="392" w:type="dxa"/>
          </w:tcPr>
          <w:p w:rsidR="00E96EA5" w:rsidRPr="007E27F1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CE266F" w:rsidRDefault="00E96EA5" w:rsidP="00CA1778">
            <w:r w:rsidRPr="007E27F1">
              <w:t>Nair, 2016</w:t>
            </w:r>
            <w:r w:rsidR="00F30849">
              <w:t xml:space="preserve"> </w:t>
            </w:r>
            <w:r>
              <w:fldChar w:fldCharType="begin">
                <w:fldData xml:space="preserve">PEVuZE5vdGU+PENpdGU+PEF1dGhvcj5OYWlyPC9BdXRob3I+PFllYXI+MjAxNjwvWWVhcj48UmVj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OYWlyPC9BdXRob3I+PFllYXI+MjAxNjwvWWVhcj48UmVj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2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Pr="0017779F" w:rsidRDefault="00E96EA5" w:rsidP="00FC0111">
            <w:pPr>
              <w:rPr>
                <w:sz w:val="21"/>
                <w:szCs w:val="21"/>
              </w:rPr>
            </w:pPr>
            <w:r w:rsidRPr="006C5B3B">
              <w:rPr>
                <w:sz w:val="21"/>
                <w:szCs w:val="21"/>
              </w:rPr>
              <w:t xml:space="preserve">India, </w:t>
            </w:r>
          </w:p>
        </w:tc>
        <w:tc>
          <w:tcPr>
            <w:tcW w:w="1233" w:type="dxa"/>
          </w:tcPr>
          <w:p w:rsidR="00E96EA5" w:rsidRPr="0017779F" w:rsidRDefault="00E96EA5" w:rsidP="00FC0111">
            <w:pPr>
              <w:rPr>
                <w:sz w:val="21"/>
                <w:szCs w:val="21"/>
              </w:rPr>
            </w:pPr>
            <w:r w:rsidRPr="006C5B3B">
              <w:rPr>
                <w:sz w:val="21"/>
                <w:szCs w:val="21"/>
              </w:rPr>
              <w:t>2007-2011</w:t>
            </w:r>
          </w:p>
        </w:tc>
        <w:tc>
          <w:tcPr>
            <w:tcW w:w="1743" w:type="dxa"/>
          </w:tcPr>
          <w:p w:rsidR="00E96EA5" w:rsidRPr="00085D0E" w:rsidRDefault="00E96EA5" w:rsidP="00FC0111">
            <w:pPr>
              <w:rPr>
                <w:sz w:val="21"/>
                <w:szCs w:val="21"/>
              </w:rPr>
            </w:pPr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80</w:t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544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CXR &amp; Symptoms </w:t>
            </w:r>
          </w:p>
        </w:tc>
      </w:tr>
      <w:tr w:rsidR="00E96EA5" w:rsidTr="00FC0111">
        <w:trPr>
          <w:trHeight w:val="267"/>
        </w:trPr>
        <w:tc>
          <w:tcPr>
            <w:tcW w:w="392" w:type="dxa"/>
          </w:tcPr>
          <w:p w:rsidR="00E96EA5" w:rsidRPr="00CE266F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Pr="00CE266F" w:rsidRDefault="00E96EA5" w:rsidP="00CA1778">
            <w:r w:rsidRPr="00CE266F">
              <w:t>Nunn, 1994</w:t>
            </w:r>
            <w:r w:rsidR="00F30849">
              <w:t xml:space="preserve"> </w:t>
            </w:r>
            <w:r>
              <w:fldChar w:fldCharType="begin">
                <w:fldData xml:space="preserve">PEVuZE5vdGU+PENpdGU+PEF1dGhvcj5OdW5uPC9BdXRob3I+PFllYXI+MTk5NDwvWWVhcj48UmVj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OdW5uPC9BdXRob3I+PFllYXI+MTk5NDwvWWVhcj48UmVj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17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17779F">
              <w:rPr>
                <w:sz w:val="21"/>
                <w:szCs w:val="21"/>
              </w:rPr>
              <w:t>Kenya</w:t>
            </w:r>
            <w:r>
              <w:rPr>
                <w:sz w:val="21"/>
                <w:szCs w:val="21"/>
              </w:rPr>
              <w:t xml:space="preserve"> </w:t>
            </w:r>
            <w:r w:rsidRPr="0017779F">
              <w:rPr>
                <w:sz w:val="21"/>
                <w:szCs w:val="21"/>
              </w:rPr>
              <w:t xml:space="preserve"> </w:t>
            </w:r>
          </w:p>
        </w:tc>
        <w:tc>
          <w:tcPr>
            <w:tcW w:w="1233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17779F">
              <w:rPr>
                <w:sz w:val="21"/>
                <w:szCs w:val="21"/>
              </w:rPr>
              <w:t>1989-1990</w:t>
            </w:r>
          </w:p>
        </w:tc>
        <w:tc>
          <w:tcPr>
            <w:tcW w:w="1743" w:type="dxa"/>
          </w:tcPr>
          <w:p w:rsidR="00E96EA5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82</w:t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357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ST</w:t>
            </w:r>
          </w:p>
        </w:tc>
      </w:tr>
      <w:tr w:rsidR="00E96EA5" w:rsidTr="00FC0111">
        <w:trPr>
          <w:trHeight w:val="267"/>
        </w:trPr>
        <w:tc>
          <w:tcPr>
            <w:tcW w:w="392" w:type="dxa"/>
          </w:tcPr>
          <w:p w:rsidR="00E96EA5" w:rsidRPr="00CE266F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Default="00E96EA5" w:rsidP="00CA1778">
            <w:r w:rsidRPr="00CE266F">
              <w:t>Singh, 2005</w:t>
            </w:r>
            <w:r w:rsidR="00F30849">
              <w:t xml:space="preserve"> </w:t>
            </w:r>
            <w:r>
              <w:fldChar w:fldCharType="begin">
                <w:fldData xml:space="preserve">PEVuZE5vdGU+PENpdGU+PEF1dGhvcj5TaW5naDwvQXV0aG9yPjxZZWFyPjIwMDU8L1llYXI+PFJl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TaW5naDwvQXV0aG9yPjxZZWFyPjIwMDU8L1llYXI+PFJl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19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 xml:space="preserve">India </w:t>
            </w:r>
          </w:p>
        </w:tc>
        <w:tc>
          <w:tcPr>
            <w:tcW w:w="1233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8months</w:t>
            </w:r>
          </w:p>
        </w:tc>
        <w:tc>
          <w:tcPr>
            <w:tcW w:w="1743" w:type="dxa"/>
          </w:tcPr>
          <w:p w:rsidR="00E96EA5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00</w:t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81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ST</w:t>
            </w:r>
          </w:p>
        </w:tc>
      </w:tr>
      <w:tr w:rsidR="00E96EA5" w:rsidTr="00FC0111">
        <w:trPr>
          <w:trHeight w:val="276"/>
        </w:trPr>
        <w:tc>
          <w:tcPr>
            <w:tcW w:w="392" w:type="dxa"/>
          </w:tcPr>
          <w:p w:rsidR="00E96EA5" w:rsidRPr="003A30DA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Default="00E96EA5" w:rsidP="00CA1778">
            <w:r w:rsidRPr="003A30DA">
              <w:t>Teixeira, 2001</w:t>
            </w:r>
            <w:r w:rsidR="00F30849">
              <w:t xml:space="preserve"> </w:t>
            </w:r>
            <w:r>
              <w:fldChar w:fldCharType="begin">
                <w:fldData xml:space="preserve">PEVuZE5vdGU+PENpdGU+PEF1dGhvcj5UZWl4ZWlyYTwvQXV0aG9yPjxZZWFyPjIwMDE8L1llYXI+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UZWl4ZWlyYTwvQXV0aG9yPjxZZWFyPjIwMDE8L1llYXI+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22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Pr="00A862ED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Brazil</w:t>
            </w:r>
          </w:p>
        </w:tc>
        <w:tc>
          <w:tcPr>
            <w:tcW w:w="1233" w:type="dxa"/>
          </w:tcPr>
          <w:p w:rsidR="00E96EA5" w:rsidRPr="00A862ED" w:rsidRDefault="00E96EA5" w:rsidP="00FC0111">
            <w:pPr>
              <w:rPr>
                <w:sz w:val="21"/>
                <w:szCs w:val="21"/>
              </w:rPr>
            </w:pPr>
            <w:r w:rsidRPr="00E014D1">
              <w:rPr>
                <w:sz w:val="21"/>
                <w:szCs w:val="21"/>
              </w:rPr>
              <w:t>1994-1998</w:t>
            </w:r>
          </w:p>
        </w:tc>
        <w:tc>
          <w:tcPr>
            <w:tcW w:w="1743" w:type="dxa"/>
          </w:tcPr>
          <w:p w:rsidR="00E96EA5" w:rsidRPr="00A862ED" w:rsidRDefault="00E96EA5" w:rsidP="00FC0111">
            <w:r w:rsidRPr="00085D0E">
              <w:rPr>
                <w:sz w:val="21"/>
                <w:szCs w:val="21"/>
              </w:rPr>
              <w:t>Population based</w:t>
            </w:r>
          </w:p>
        </w:tc>
        <w:tc>
          <w:tcPr>
            <w:tcW w:w="709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78</w:t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408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ST</w:t>
            </w:r>
          </w:p>
        </w:tc>
      </w:tr>
      <w:tr w:rsidR="00E96EA5" w:rsidTr="00FC0111">
        <w:trPr>
          <w:trHeight w:val="810"/>
        </w:trPr>
        <w:tc>
          <w:tcPr>
            <w:tcW w:w="392" w:type="dxa"/>
          </w:tcPr>
          <w:p w:rsidR="00E96EA5" w:rsidRPr="007E27F1" w:rsidRDefault="00E96EA5" w:rsidP="00FC0111">
            <w:pPr>
              <w:pStyle w:val="ListParagraph"/>
              <w:numPr>
                <w:ilvl w:val="0"/>
                <w:numId w:val="4"/>
              </w:numPr>
            </w:pPr>
          </w:p>
        </w:tc>
        <w:tc>
          <w:tcPr>
            <w:tcW w:w="2013" w:type="dxa"/>
          </w:tcPr>
          <w:p w:rsidR="00E96EA5" w:rsidRDefault="00E96EA5" w:rsidP="00CA1778">
            <w:r w:rsidRPr="007E27F1">
              <w:t>Tornee, 2004</w:t>
            </w:r>
            <w:r w:rsidR="00F30849">
              <w:t xml:space="preserve"> </w:t>
            </w:r>
            <w:r>
              <w:fldChar w:fldCharType="begin">
                <w:fldData xml:space="preserve">PEVuZE5vdGU+PENpdGU+PEF1dGhvcj5Ub3JuZWU8L0F1dGhvcj48WWVhcj4yMDA0PC9ZZWFyPjxS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L0VuZE5vdGU+AG==
</w:fldData>
              </w:fldChar>
            </w:r>
            <w:r w:rsidR="00CA1778">
              <w:instrText xml:space="preserve"> ADDIN EN.CITE </w:instrText>
            </w:r>
            <w:r w:rsidR="00CA1778">
              <w:fldChar w:fldCharType="begin">
                <w:fldData xml:space="preserve">PEVuZE5vdGU+PENpdGU+PEF1dGhvcj5Ub3JuZWU8L0F1dGhvcj48WWVhcj4yMDA0PC9ZZWFyPjxS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L0VuZE5vdGU+AG==
</w:fldData>
              </w:fldChar>
            </w:r>
            <w:r w:rsidR="00CA1778">
              <w:instrText xml:space="preserve"> ADDIN EN.CITE.DATA </w:instrText>
            </w:r>
            <w:r w:rsidR="00CA1778">
              <w:fldChar w:fldCharType="end"/>
            </w:r>
            <w:r>
              <w:fldChar w:fldCharType="separate"/>
            </w:r>
            <w:r w:rsidR="00CA1778">
              <w:rPr>
                <w:noProof/>
              </w:rPr>
              <w:t>[5]</w:t>
            </w:r>
            <w:r>
              <w:fldChar w:fldCharType="end"/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A862ED">
              <w:rPr>
                <w:sz w:val="21"/>
                <w:szCs w:val="21"/>
              </w:rPr>
              <w:t xml:space="preserve">Thailand </w:t>
            </w:r>
          </w:p>
        </w:tc>
        <w:tc>
          <w:tcPr>
            <w:tcW w:w="1233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 w:rsidRPr="00A862ED">
              <w:rPr>
                <w:sz w:val="21"/>
                <w:szCs w:val="21"/>
              </w:rPr>
              <w:t>2002-2003</w:t>
            </w:r>
          </w:p>
        </w:tc>
        <w:tc>
          <w:tcPr>
            <w:tcW w:w="1743" w:type="dxa"/>
          </w:tcPr>
          <w:p w:rsidR="00E96EA5" w:rsidRDefault="00E96EA5" w:rsidP="00FC0111">
            <w:r w:rsidRPr="00A862ED">
              <w:t>contacts aged less than 15 years</w:t>
            </w:r>
          </w:p>
        </w:tc>
        <w:tc>
          <w:tcPr>
            <w:tcW w:w="709" w:type="dxa"/>
          </w:tcPr>
          <w:p w:rsidR="00E96EA5" w:rsidRPr="00A862ED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342</w:t>
            </w:r>
          </w:p>
        </w:tc>
        <w:tc>
          <w:tcPr>
            <w:tcW w:w="851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500</w:t>
            </w:r>
          </w:p>
        </w:tc>
        <w:tc>
          <w:tcPr>
            <w:tcW w:w="1417" w:type="dxa"/>
          </w:tcPr>
          <w:p w:rsidR="00E96EA5" w:rsidRDefault="00E96EA5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TST</w:t>
            </w:r>
          </w:p>
        </w:tc>
      </w:tr>
    </w:tbl>
    <w:p w:rsidR="00E96EA5" w:rsidRDefault="00E96EA5" w:rsidP="00E96EA5"/>
    <w:p w:rsidR="00E96EA5" w:rsidRDefault="00E96EA5" w:rsidP="00E96EA5">
      <w:pPr>
        <w:rPr>
          <w:sz w:val="21"/>
          <w:szCs w:val="21"/>
        </w:rPr>
      </w:pPr>
    </w:p>
    <w:p w:rsidR="00054098" w:rsidRPr="006B2AAB" w:rsidRDefault="00E96EA5" w:rsidP="00054098">
      <w:pPr>
        <w:pStyle w:val="Heading1"/>
        <w:rPr>
          <w:sz w:val="21"/>
          <w:szCs w:val="21"/>
        </w:rPr>
      </w:pPr>
      <w:bookmarkStart w:id="6" w:name="_Toc481143222"/>
      <w:r w:rsidRPr="006B2AAB">
        <w:t xml:space="preserve">Table </w:t>
      </w:r>
      <w:r w:rsidR="00F24B68">
        <w:t>6</w:t>
      </w:r>
      <w:r w:rsidRPr="006B2AAB">
        <w:t>: Sensitivity analysis result for studies included in meta-analyses of sputum smear positivity Crude odds ratios</w:t>
      </w:r>
      <w:bookmarkEnd w:id="6"/>
    </w:p>
    <w:p w:rsidR="00054098" w:rsidRPr="006B2AAB" w:rsidRDefault="00054098" w:rsidP="001C28D6">
      <w:pPr>
        <w:rPr>
          <w:sz w:val="21"/>
          <w:szCs w:val="21"/>
        </w:rPr>
      </w:pPr>
    </w:p>
    <w:tbl>
      <w:tblPr>
        <w:tblStyle w:val="TableGrid2"/>
        <w:tblW w:w="9785" w:type="dxa"/>
        <w:tblLook w:val="04A0" w:firstRow="1" w:lastRow="0" w:firstColumn="1" w:lastColumn="0" w:noHBand="0" w:noVBand="1"/>
      </w:tblPr>
      <w:tblGrid>
        <w:gridCol w:w="2122"/>
        <w:gridCol w:w="992"/>
        <w:gridCol w:w="992"/>
        <w:gridCol w:w="992"/>
        <w:gridCol w:w="993"/>
        <w:gridCol w:w="708"/>
        <w:gridCol w:w="718"/>
        <w:gridCol w:w="983"/>
        <w:gridCol w:w="1285"/>
      </w:tblGrid>
      <w:tr w:rsidR="00054098" w:rsidRPr="006B2AAB" w:rsidTr="00135D3F">
        <w:trPr>
          <w:trHeight w:val="298"/>
        </w:trPr>
        <w:tc>
          <w:tcPr>
            <w:tcW w:w="2122" w:type="dxa"/>
            <w:noWrap/>
            <w:hideMark/>
          </w:tcPr>
          <w:p w:rsidR="00054098" w:rsidRPr="006B2AAB" w:rsidRDefault="00054098" w:rsidP="00054098">
            <w:r w:rsidRPr="006B2AAB">
              <w:t>Excluded study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Pooled OR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LCI 95%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HCI 95%</w:t>
            </w:r>
          </w:p>
        </w:tc>
        <w:tc>
          <w:tcPr>
            <w:tcW w:w="993" w:type="dxa"/>
            <w:noWrap/>
            <w:hideMark/>
          </w:tcPr>
          <w:p w:rsidR="00054098" w:rsidRPr="006B2AAB" w:rsidRDefault="00054098" w:rsidP="00054098">
            <w:r w:rsidRPr="006B2AAB">
              <w:t>Cochran Q</w:t>
            </w:r>
          </w:p>
        </w:tc>
        <w:tc>
          <w:tcPr>
            <w:tcW w:w="708" w:type="dxa"/>
            <w:noWrap/>
            <w:hideMark/>
          </w:tcPr>
          <w:p w:rsidR="00054098" w:rsidRPr="006B2AAB" w:rsidRDefault="00054098" w:rsidP="00054098">
            <w:r w:rsidRPr="006B2AAB">
              <w:t>p</w:t>
            </w:r>
          </w:p>
        </w:tc>
        <w:tc>
          <w:tcPr>
            <w:tcW w:w="718" w:type="dxa"/>
            <w:noWrap/>
            <w:hideMark/>
          </w:tcPr>
          <w:p w:rsidR="00054098" w:rsidRPr="006B2AAB" w:rsidRDefault="006F3E13" w:rsidP="00054098">
            <w:r>
              <w:t>I</w:t>
            </w:r>
            <w:r w:rsidR="00054098" w:rsidRPr="006F3E13">
              <w:rPr>
                <w:vertAlign w:val="superscript"/>
              </w:rPr>
              <w:t>2</w:t>
            </w:r>
          </w:p>
        </w:tc>
        <w:tc>
          <w:tcPr>
            <w:tcW w:w="983" w:type="dxa"/>
            <w:noWrap/>
            <w:hideMark/>
          </w:tcPr>
          <w:p w:rsidR="00054098" w:rsidRPr="006B2AAB" w:rsidRDefault="006F3E13" w:rsidP="00054098">
            <w:r>
              <w:t>I</w:t>
            </w:r>
            <w:r w:rsidR="00054098" w:rsidRPr="006F3E13">
              <w:rPr>
                <w:vertAlign w:val="superscript"/>
              </w:rPr>
              <w:t>2</w:t>
            </w:r>
            <w:r w:rsidR="00054098" w:rsidRPr="006B2AAB">
              <w:t xml:space="preserve"> LCI 95%</w:t>
            </w:r>
          </w:p>
        </w:tc>
        <w:tc>
          <w:tcPr>
            <w:tcW w:w="1285" w:type="dxa"/>
            <w:noWrap/>
            <w:hideMark/>
          </w:tcPr>
          <w:p w:rsidR="00054098" w:rsidRPr="006B2AAB" w:rsidRDefault="006F3E13" w:rsidP="00054098">
            <w:r>
              <w:t>I</w:t>
            </w:r>
            <w:r w:rsidR="00054098" w:rsidRPr="006F3E13">
              <w:rPr>
                <w:vertAlign w:val="superscript"/>
              </w:rPr>
              <w:t>2</w:t>
            </w:r>
            <w:r w:rsidR="00054098" w:rsidRPr="006B2AAB">
              <w:t xml:space="preserve"> HCI 95%</w:t>
            </w:r>
          </w:p>
        </w:tc>
      </w:tr>
      <w:tr w:rsidR="00054098" w:rsidRPr="006B2AAB" w:rsidTr="00135D3F">
        <w:trPr>
          <w:trHeight w:val="298"/>
        </w:trPr>
        <w:tc>
          <w:tcPr>
            <w:tcW w:w="2122" w:type="dxa"/>
            <w:noWrap/>
            <w:hideMark/>
          </w:tcPr>
          <w:p w:rsidR="00054098" w:rsidRPr="006B2AAB" w:rsidRDefault="00054098" w:rsidP="00054098">
            <w:r w:rsidRPr="006B2AAB">
              <w:t>Castillo Otero, 1999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44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1.96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3.04</w:t>
            </w:r>
          </w:p>
        </w:tc>
        <w:tc>
          <w:tcPr>
            <w:tcW w:w="993" w:type="dxa"/>
            <w:noWrap/>
            <w:hideMark/>
          </w:tcPr>
          <w:p w:rsidR="00054098" w:rsidRPr="006B2AAB" w:rsidRDefault="00054098" w:rsidP="00054098">
            <w:r w:rsidRPr="006B2AAB">
              <w:t>19.3</w:t>
            </w:r>
            <w:r>
              <w:t>3</w:t>
            </w:r>
          </w:p>
        </w:tc>
        <w:tc>
          <w:tcPr>
            <w:tcW w:w="708" w:type="dxa"/>
            <w:noWrap/>
            <w:hideMark/>
          </w:tcPr>
          <w:p w:rsidR="00054098" w:rsidRPr="006B2AAB" w:rsidRDefault="00054098" w:rsidP="00054098">
            <w:r w:rsidRPr="006B2AAB">
              <w:t>0.0</w:t>
            </w:r>
            <w:r>
              <w:t>4</w:t>
            </w:r>
          </w:p>
        </w:tc>
        <w:tc>
          <w:tcPr>
            <w:tcW w:w="718" w:type="dxa"/>
            <w:noWrap/>
            <w:hideMark/>
          </w:tcPr>
          <w:p w:rsidR="00054098" w:rsidRPr="006B2AAB" w:rsidRDefault="00054098" w:rsidP="00135D3F">
            <w:r w:rsidRPr="006B2AAB">
              <w:t>48.2</w:t>
            </w:r>
            <w:r w:rsidR="00135D3F">
              <w:t>6</w:t>
            </w:r>
          </w:p>
        </w:tc>
        <w:tc>
          <w:tcPr>
            <w:tcW w:w="983" w:type="dxa"/>
            <w:noWrap/>
            <w:hideMark/>
          </w:tcPr>
          <w:p w:rsidR="00054098" w:rsidRPr="006B2AAB" w:rsidRDefault="00054098" w:rsidP="00054098">
            <w:r w:rsidRPr="006B2AAB">
              <w:t>0</w:t>
            </w:r>
          </w:p>
        </w:tc>
        <w:tc>
          <w:tcPr>
            <w:tcW w:w="1285" w:type="dxa"/>
            <w:noWrap/>
            <w:hideMark/>
          </w:tcPr>
          <w:p w:rsidR="00054098" w:rsidRPr="006B2AAB" w:rsidRDefault="00135D3F" w:rsidP="00054098">
            <w:r>
              <w:t>74.18</w:t>
            </w:r>
          </w:p>
        </w:tc>
      </w:tr>
      <w:tr w:rsidR="00054098" w:rsidRPr="006B2AAB" w:rsidTr="00135D3F">
        <w:trPr>
          <w:trHeight w:val="298"/>
        </w:trPr>
        <w:tc>
          <w:tcPr>
            <w:tcW w:w="2122" w:type="dxa"/>
            <w:noWrap/>
            <w:hideMark/>
          </w:tcPr>
          <w:p w:rsidR="00054098" w:rsidRPr="006B2AAB" w:rsidRDefault="00054098" w:rsidP="00054098">
            <w:r w:rsidRPr="006B2AAB">
              <w:t>Elmi, 2014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</w:t>
            </w:r>
            <w:r w:rsidRPr="00054098">
              <w:t>24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1.81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77</w:t>
            </w:r>
          </w:p>
        </w:tc>
        <w:tc>
          <w:tcPr>
            <w:tcW w:w="993" w:type="dxa"/>
            <w:noWrap/>
            <w:hideMark/>
          </w:tcPr>
          <w:p w:rsidR="00054098" w:rsidRPr="006B2AAB" w:rsidRDefault="00054098" w:rsidP="00054098">
            <w:r w:rsidRPr="006B2AAB">
              <w:t>22.31</w:t>
            </w:r>
          </w:p>
        </w:tc>
        <w:tc>
          <w:tcPr>
            <w:tcW w:w="708" w:type="dxa"/>
            <w:noWrap/>
            <w:hideMark/>
          </w:tcPr>
          <w:p w:rsidR="00054098" w:rsidRPr="006B2AAB" w:rsidRDefault="00054098" w:rsidP="00054098">
            <w:r w:rsidRPr="006B2AAB">
              <w:t>0.01</w:t>
            </w:r>
          </w:p>
        </w:tc>
        <w:tc>
          <w:tcPr>
            <w:tcW w:w="718" w:type="dxa"/>
            <w:noWrap/>
            <w:hideMark/>
          </w:tcPr>
          <w:p w:rsidR="00054098" w:rsidRPr="006B2AAB" w:rsidRDefault="00054098" w:rsidP="00135D3F">
            <w:r w:rsidRPr="006B2AAB">
              <w:t>55.1</w:t>
            </w:r>
            <w:r w:rsidR="00135D3F">
              <w:t>9</w:t>
            </w:r>
          </w:p>
        </w:tc>
        <w:tc>
          <w:tcPr>
            <w:tcW w:w="983" w:type="dxa"/>
            <w:noWrap/>
            <w:hideMark/>
          </w:tcPr>
          <w:p w:rsidR="00054098" w:rsidRPr="006B2AAB" w:rsidRDefault="00054098" w:rsidP="00135D3F">
            <w:r w:rsidRPr="006B2AAB">
              <w:t>11.7</w:t>
            </w:r>
            <w:r w:rsidR="00135D3F">
              <w:t>6</w:t>
            </w:r>
          </w:p>
        </w:tc>
        <w:tc>
          <w:tcPr>
            <w:tcW w:w="1285" w:type="dxa"/>
            <w:noWrap/>
            <w:hideMark/>
          </w:tcPr>
          <w:p w:rsidR="00054098" w:rsidRPr="006B2AAB" w:rsidRDefault="00054098" w:rsidP="00054098">
            <w:r w:rsidRPr="006B2AAB">
              <w:t>7</w:t>
            </w:r>
            <w:r w:rsidR="00135D3F">
              <w:t>7.24</w:t>
            </w:r>
          </w:p>
        </w:tc>
      </w:tr>
      <w:tr w:rsidR="00054098" w:rsidRPr="006B2AAB" w:rsidTr="00135D3F">
        <w:trPr>
          <w:trHeight w:val="298"/>
        </w:trPr>
        <w:tc>
          <w:tcPr>
            <w:tcW w:w="2122" w:type="dxa"/>
            <w:noWrap/>
            <w:hideMark/>
          </w:tcPr>
          <w:p w:rsidR="00054098" w:rsidRPr="006B2AAB" w:rsidRDefault="00054098" w:rsidP="00054098">
            <w:r w:rsidRPr="006B2AAB">
              <w:t>Gessner, 1998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28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1.8</w:t>
            </w:r>
            <w:r>
              <w:t>2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87</w:t>
            </w:r>
          </w:p>
        </w:tc>
        <w:tc>
          <w:tcPr>
            <w:tcW w:w="993" w:type="dxa"/>
            <w:noWrap/>
            <w:hideMark/>
          </w:tcPr>
          <w:p w:rsidR="00054098" w:rsidRPr="006B2AAB" w:rsidRDefault="00054098" w:rsidP="00054098">
            <w:r w:rsidRPr="006B2AAB">
              <w:t>23.06</w:t>
            </w:r>
          </w:p>
        </w:tc>
        <w:tc>
          <w:tcPr>
            <w:tcW w:w="708" w:type="dxa"/>
            <w:noWrap/>
            <w:hideMark/>
          </w:tcPr>
          <w:p w:rsidR="00054098" w:rsidRPr="006B2AAB" w:rsidRDefault="00054098" w:rsidP="00054098">
            <w:r w:rsidRPr="006B2AAB">
              <w:t>0.01</w:t>
            </w:r>
          </w:p>
        </w:tc>
        <w:tc>
          <w:tcPr>
            <w:tcW w:w="718" w:type="dxa"/>
            <w:noWrap/>
            <w:hideMark/>
          </w:tcPr>
          <w:p w:rsidR="00054098" w:rsidRPr="006B2AAB" w:rsidRDefault="00054098" w:rsidP="00135D3F">
            <w:r w:rsidRPr="006B2AAB">
              <w:t>56.64</w:t>
            </w:r>
          </w:p>
        </w:tc>
        <w:tc>
          <w:tcPr>
            <w:tcW w:w="983" w:type="dxa"/>
            <w:noWrap/>
            <w:hideMark/>
          </w:tcPr>
          <w:p w:rsidR="00054098" w:rsidRPr="006B2AAB" w:rsidRDefault="00054098" w:rsidP="00135D3F">
            <w:r w:rsidRPr="006B2AAB">
              <w:t>14.</w:t>
            </w:r>
            <w:r w:rsidR="00135D3F">
              <w:t>10</w:t>
            </w:r>
          </w:p>
        </w:tc>
        <w:tc>
          <w:tcPr>
            <w:tcW w:w="1285" w:type="dxa"/>
            <w:noWrap/>
            <w:hideMark/>
          </w:tcPr>
          <w:p w:rsidR="00054098" w:rsidRPr="006B2AAB" w:rsidRDefault="00054098" w:rsidP="00054098">
            <w:r w:rsidRPr="006B2AAB">
              <w:t>7</w:t>
            </w:r>
            <w:r w:rsidR="00135D3F">
              <w:t>7.88</w:t>
            </w:r>
          </w:p>
        </w:tc>
      </w:tr>
      <w:tr w:rsidR="00054098" w:rsidRPr="006B2AAB" w:rsidTr="00135D3F">
        <w:trPr>
          <w:trHeight w:val="298"/>
        </w:trPr>
        <w:tc>
          <w:tcPr>
            <w:tcW w:w="2122" w:type="dxa"/>
            <w:noWrap/>
            <w:hideMark/>
          </w:tcPr>
          <w:p w:rsidR="00054098" w:rsidRPr="006B2AAB" w:rsidRDefault="00054098" w:rsidP="00054098">
            <w:r w:rsidRPr="006B2AAB">
              <w:t>Godoy, 2013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45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1.9</w:t>
            </w:r>
            <w:r>
              <w:t>2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3.1</w:t>
            </w:r>
            <w:r>
              <w:t>4</w:t>
            </w:r>
          </w:p>
        </w:tc>
        <w:tc>
          <w:tcPr>
            <w:tcW w:w="993" w:type="dxa"/>
            <w:noWrap/>
            <w:hideMark/>
          </w:tcPr>
          <w:p w:rsidR="00054098" w:rsidRPr="006B2AAB" w:rsidRDefault="00054098" w:rsidP="00054098">
            <w:r w:rsidRPr="006B2AAB">
              <w:t>21.0</w:t>
            </w:r>
            <w:r>
              <w:t>5</w:t>
            </w:r>
          </w:p>
        </w:tc>
        <w:tc>
          <w:tcPr>
            <w:tcW w:w="708" w:type="dxa"/>
            <w:noWrap/>
            <w:hideMark/>
          </w:tcPr>
          <w:p w:rsidR="00054098" w:rsidRPr="006B2AAB" w:rsidRDefault="00054098" w:rsidP="00054098">
            <w:r w:rsidRPr="006B2AAB">
              <w:t>0.02</w:t>
            </w:r>
          </w:p>
        </w:tc>
        <w:tc>
          <w:tcPr>
            <w:tcW w:w="718" w:type="dxa"/>
            <w:noWrap/>
            <w:hideMark/>
          </w:tcPr>
          <w:p w:rsidR="00054098" w:rsidRPr="006B2AAB" w:rsidRDefault="00054098" w:rsidP="00135D3F">
            <w:r w:rsidRPr="006B2AAB">
              <w:t>52.48</w:t>
            </w:r>
          </w:p>
        </w:tc>
        <w:tc>
          <w:tcPr>
            <w:tcW w:w="983" w:type="dxa"/>
            <w:noWrap/>
            <w:hideMark/>
          </w:tcPr>
          <w:p w:rsidR="00054098" w:rsidRPr="006B2AAB" w:rsidRDefault="00054098" w:rsidP="00135D3F">
            <w:r w:rsidRPr="006B2AAB">
              <w:t>5.73</w:t>
            </w:r>
          </w:p>
        </w:tc>
        <w:tc>
          <w:tcPr>
            <w:tcW w:w="1285" w:type="dxa"/>
            <w:noWrap/>
            <w:hideMark/>
          </w:tcPr>
          <w:p w:rsidR="00054098" w:rsidRPr="006B2AAB" w:rsidRDefault="00054098" w:rsidP="00135D3F">
            <w:r w:rsidRPr="006B2AAB">
              <w:t>76.0</w:t>
            </w:r>
            <w:r w:rsidR="00135D3F">
              <w:t>5</w:t>
            </w:r>
          </w:p>
        </w:tc>
      </w:tr>
      <w:tr w:rsidR="00054098" w:rsidRPr="006B2AAB" w:rsidTr="00135D3F">
        <w:trPr>
          <w:trHeight w:val="298"/>
        </w:trPr>
        <w:tc>
          <w:tcPr>
            <w:tcW w:w="2122" w:type="dxa"/>
            <w:noWrap/>
            <w:hideMark/>
          </w:tcPr>
          <w:p w:rsidR="00054098" w:rsidRPr="006B2AAB" w:rsidRDefault="00054098" w:rsidP="00054098">
            <w:r w:rsidRPr="006B2AAB">
              <w:t>Golub, 2006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</w:t>
            </w:r>
            <w:r>
              <w:t>20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1.7</w:t>
            </w:r>
            <w:r>
              <w:t>9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7</w:t>
            </w:r>
            <w:r>
              <w:t>1</w:t>
            </w:r>
          </w:p>
        </w:tc>
        <w:tc>
          <w:tcPr>
            <w:tcW w:w="993" w:type="dxa"/>
            <w:noWrap/>
            <w:hideMark/>
          </w:tcPr>
          <w:p w:rsidR="00054098" w:rsidRPr="006B2AAB" w:rsidRDefault="00054098" w:rsidP="00054098">
            <w:r w:rsidRPr="006B2AAB">
              <w:t>20.7</w:t>
            </w:r>
            <w:r>
              <w:t>6</w:t>
            </w:r>
          </w:p>
        </w:tc>
        <w:tc>
          <w:tcPr>
            <w:tcW w:w="708" w:type="dxa"/>
            <w:noWrap/>
            <w:hideMark/>
          </w:tcPr>
          <w:p w:rsidR="00054098" w:rsidRPr="006B2AAB" w:rsidRDefault="00054098" w:rsidP="00054098">
            <w:r w:rsidRPr="006B2AAB">
              <w:t>0.02</w:t>
            </w:r>
          </w:p>
        </w:tc>
        <w:tc>
          <w:tcPr>
            <w:tcW w:w="718" w:type="dxa"/>
            <w:noWrap/>
            <w:hideMark/>
          </w:tcPr>
          <w:p w:rsidR="00054098" w:rsidRPr="006B2AAB" w:rsidRDefault="00054098" w:rsidP="00135D3F">
            <w:r w:rsidRPr="006B2AAB">
              <w:t>51.82</w:t>
            </w:r>
          </w:p>
        </w:tc>
        <w:tc>
          <w:tcPr>
            <w:tcW w:w="983" w:type="dxa"/>
            <w:noWrap/>
            <w:hideMark/>
          </w:tcPr>
          <w:p w:rsidR="00054098" w:rsidRPr="006B2AAB" w:rsidRDefault="00054098" w:rsidP="00135D3F">
            <w:r w:rsidRPr="006B2AAB">
              <w:t>4.26</w:t>
            </w:r>
          </w:p>
        </w:tc>
        <w:tc>
          <w:tcPr>
            <w:tcW w:w="1285" w:type="dxa"/>
            <w:noWrap/>
            <w:hideMark/>
          </w:tcPr>
          <w:p w:rsidR="00054098" w:rsidRPr="006B2AAB" w:rsidRDefault="00054098" w:rsidP="00135D3F">
            <w:r w:rsidRPr="006B2AAB">
              <w:t>75.7</w:t>
            </w:r>
            <w:r w:rsidR="00135D3F">
              <w:t>6</w:t>
            </w:r>
          </w:p>
        </w:tc>
      </w:tr>
      <w:tr w:rsidR="00054098" w:rsidRPr="006B2AAB" w:rsidTr="00135D3F">
        <w:trPr>
          <w:trHeight w:val="298"/>
        </w:trPr>
        <w:tc>
          <w:tcPr>
            <w:tcW w:w="2122" w:type="dxa"/>
            <w:noWrap/>
            <w:hideMark/>
          </w:tcPr>
          <w:p w:rsidR="00054098" w:rsidRPr="006B2AAB" w:rsidRDefault="00054098" w:rsidP="00054098">
            <w:r w:rsidRPr="006B2AAB">
              <w:t>Lee, 2008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19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1.78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7</w:t>
            </w:r>
            <w:r>
              <w:t>1</w:t>
            </w:r>
          </w:p>
        </w:tc>
        <w:tc>
          <w:tcPr>
            <w:tcW w:w="993" w:type="dxa"/>
            <w:noWrap/>
            <w:hideMark/>
          </w:tcPr>
          <w:p w:rsidR="00054098" w:rsidRPr="006B2AAB" w:rsidRDefault="00054098" w:rsidP="00054098">
            <w:r w:rsidRPr="006B2AAB">
              <w:t>20.67</w:t>
            </w:r>
          </w:p>
        </w:tc>
        <w:tc>
          <w:tcPr>
            <w:tcW w:w="708" w:type="dxa"/>
            <w:noWrap/>
            <w:hideMark/>
          </w:tcPr>
          <w:p w:rsidR="00054098" w:rsidRPr="006B2AAB" w:rsidRDefault="00054098" w:rsidP="00054098">
            <w:r w:rsidRPr="006B2AAB">
              <w:t>0.02</w:t>
            </w:r>
          </w:p>
        </w:tc>
        <w:tc>
          <w:tcPr>
            <w:tcW w:w="718" w:type="dxa"/>
            <w:noWrap/>
            <w:hideMark/>
          </w:tcPr>
          <w:p w:rsidR="00054098" w:rsidRPr="006B2AAB" w:rsidRDefault="00054098" w:rsidP="00135D3F">
            <w:r w:rsidRPr="006B2AAB">
              <w:t>51.62</w:t>
            </w:r>
          </w:p>
        </w:tc>
        <w:tc>
          <w:tcPr>
            <w:tcW w:w="983" w:type="dxa"/>
            <w:noWrap/>
            <w:hideMark/>
          </w:tcPr>
          <w:p w:rsidR="00054098" w:rsidRPr="006B2AAB" w:rsidRDefault="00054098" w:rsidP="00135D3F">
            <w:r w:rsidRPr="006B2AAB">
              <w:t>3.8</w:t>
            </w:r>
            <w:r w:rsidR="00135D3F">
              <w:t>2</w:t>
            </w:r>
          </w:p>
        </w:tc>
        <w:tc>
          <w:tcPr>
            <w:tcW w:w="1285" w:type="dxa"/>
            <w:noWrap/>
            <w:hideMark/>
          </w:tcPr>
          <w:p w:rsidR="00054098" w:rsidRPr="006B2AAB" w:rsidRDefault="00054098" w:rsidP="00135D3F">
            <w:r w:rsidRPr="006B2AAB">
              <w:t>75.6</w:t>
            </w:r>
            <w:r w:rsidR="00135D3F">
              <w:t>7</w:t>
            </w:r>
          </w:p>
        </w:tc>
      </w:tr>
      <w:tr w:rsidR="00054098" w:rsidRPr="006B2AAB" w:rsidTr="00135D3F">
        <w:trPr>
          <w:trHeight w:val="298"/>
        </w:trPr>
        <w:tc>
          <w:tcPr>
            <w:tcW w:w="2122" w:type="dxa"/>
            <w:noWrap/>
            <w:hideMark/>
          </w:tcPr>
          <w:p w:rsidR="00054098" w:rsidRPr="006B2AAB" w:rsidRDefault="00054098" w:rsidP="00054098">
            <w:r w:rsidRPr="006B2AAB">
              <w:t>Ling, 2011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23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1.79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78</w:t>
            </w:r>
          </w:p>
        </w:tc>
        <w:tc>
          <w:tcPr>
            <w:tcW w:w="993" w:type="dxa"/>
            <w:noWrap/>
            <w:hideMark/>
          </w:tcPr>
          <w:p w:rsidR="00054098" w:rsidRPr="006B2AAB" w:rsidRDefault="00054098" w:rsidP="00054098">
            <w:r w:rsidRPr="006B2AAB">
              <w:t>21.77</w:t>
            </w:r>
          </w:p>
        </w:tc>
        <w:tc>
          <w:tcPr>
            <w:tcW w:w="708" w:type="dxa"/>
            <w:noWrap/>
            <w:hideMark/>
          </w:tcPr>
          <w:p w:rsidR="00054098" w:rsidRPr="006B2AAB" w:rsidRDefault="00054098" w:rsidP="00054098">
            <w:r w:rsidRPr="006B2AAB">
              <w:t>0.0</w:t>
            </w:r>
            <w:r>
              <w:t>2</w:t>
            </w:r>
          </w:p>
        </w:tc>
        <w:tc>
          <w:tcPr>
            <w:tcW w:w="718" w:type="dxa"/>
            <w:noWrap/>
            <w:hideMark/>
          </w:tcPr>
          <w:p w:rsidR="00054098" w:rsidRPr="006B2AAB" w:rsidRDefault="00054098" w:rsidP="00135D3F">
            <w:r w:rsidRPr="006B2AAB">
              <w:t>54.07</w:t>
            </w:r>
          </w:p>
        </w:tc>
        <w:tc>
          <w:tcPr>
            <w:tcW w:w="983" w:type="dxa"/>
            <w:noWrap/>
            <w:hideMark/>
          </w:tcPr>
          <w:p w:rsidR="00054098" w:rsidRPr="006B2AAB" w:rsidRDefault="00054098" w:rsidP="00135D3F">
            <w:r w:rsidRPr="006B2AAB">
              <w:t>9.27</w:t>
            </w:r>
          </w:p>
        </w:tc>
        <w:tc>
          <w:tcPr>
            <w:tcW w:w="1285" w:type="dxa"/>
            <w:noWrap/>
            <w:hideMark/>
          </w:tcPr>
          <w:p w:rsidR="00054098" w:rsidRPr="006B2AAB" w:rsidRDefault="00054098" w:rsidP="00135D3F">
            <w:r w:rsidRPr="006B2AAB">
              <w:t>76.75</w:t>
            </w:r>
          </w:p>
        </w:tc>
      </w:tr>
      <w:tr w:rsidR="00054098" w:rsidRPr="006B2AAB" w:rsidTr="00135D3F">
        <w:trPr>
          <w:trHeight w:val="298"/>
        </w:trPr>
        <w:tc>
          <w:tcPr>
            <w:tcW w:w="2122" w:type="dxa"/>
            <w:noWrap/>
            <w:hideMark/>
          </w:tcPr>
          <w:p w:rsidR="00054098" w:rsidRPr="006B2AAB" w:rsidRDefault="00054098" w:rsidP="00054098">
            <w:r w:rsidRPr="006B2AAB">
              <w:t>Loredo, 2014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4</w:t>
            </w:r>
            <w:r>
              <w:t>4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1.91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3.11</w:t>
            </w:r>
          </w:p>
        </w:tc>
        <w:tc>
          <w:tcPr>
            <w:tcW w:w="993" w:type="dxa"/>
            <w:noWrap/>
            <w:hideMark/>
          </w:tcPr>
          <w:p w:rsidR="00054098" w:rsidRPr="006B2AAB" w:rsidRDefault="00054098" w:rsidP="00054098">
            <w:r w:rsidRPr="006B2AAB">
              <w:t>22.89</w:t>
            </w:r>
          </w:p>
        </w:tc>
        <w:tc>
          <w:tcPr>
            <w:tcW w:w="708" w:type="dxa"/>
            <w:noWrap/>
            <w:hideMark/>
          </w:tcPr>
          <w:p w:rsidR="00054098" w:rsidRPr="006B2AAB" w:rsidRDefault="00054098" w:rsidP="00054098">
            <w:r w:rsidRPr="006B2AAB">
              <w:t>0.01</w:t>
            </w:r>
          </w:p>
        </w:tc>
        <w:tc>
          <w:tcPr>
            <w:tcW w:w="718" w:type="dxa"/>
            <w:noWrap/>
            <w:hideMark/>
          </w:tcPr>
          <w:p w:rsidR="00054098" w:rsidRPr="006B2AAB" w:rsidRDefault="00054098" w:rsidP="00135D3F">
            <w:r w:rsidRPr="006B2AAB">
              <w:t>56.31</w:t>
            </w:r>
          </w:p>
        </w:tc>
        <w:tc>
          <w:tcPr>
            <w:tcW w:w="983" w:type="dxa"/>
            <w:noWrap/>
            <w:hideMark/>
          </w:tcPr>
          <w:p w:rsidR="00054098" w:rsidRPr="006B2AAB" w:rsidRDefault="00054098" w:rsidP="00135D3F">
            <w:r w:rsidRPr="006B2AAB">
              <w:t>14.2</w:t>
            </w:r>
            <w:r w:rsidR="00135D3F">
              <w:t>7</w:t>
            </w:r>
          </w:p>
        </w:tc>
        <w:tc>
          <w:tcPr>
            <w:tcW w:w="1285" w:type="dxa"/>
            <w:noWrap/>
            <w:hideMark/>
          </w:tcPr>
          <w:p w:rsidR="00054098" w:rsidRPr="006B2AAB" w:rsidRDefault="00054098" w:rsidP="00135D3F">
            <w:r w:rsidRPr="006B2AAB">
              <w:t>77.74</w:t>
            </w:r>
          </w:p>
        </w:tc>
      </w:tr>
      <w:tr w:rsidR="00054098" w:rsidRPr="006B2AAB" w:rsidTr="00135D3F">
        <w:trPr>
          <w:trHeight w:val="298"/>
        </w:trPr>
        <w:tc>
          <w:tcPr>
            <w:tcW w:w="2122" w:type="dxa"/>
            <w:noWrap/>
            <w:hideMark/>
          </w:tcPr>
          <w:p w:rsidR="00054098" w:rsidRPr="006B2AAB" w:rsidRDefault="00054098" w:rsidP="00054098">
            <w:r w:rsidRPr="006B2AAB">
              <w:t>Maciel, 2009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27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1.82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83</w:t>
            </w:r>
          </w:p>
        </w:tc>
        <w:tc>
          <w:tcPr>
            <w:tcW w:w="993" w:type="dxa"/>
            <w:noWrap/>
            <w:hideMark/>
          </w:tcPr>
          <w:p w:rsidR="00054098" w:rsidRPr="006B2AAB" w:rsidRDefault="00054098" w:rsidP="00054098">
            <w:r w:rsidRPr="006B2AAB">
              <w:t>23.3</w:t>
            </w:r>
            <w:r>
              <w:t>3</w:t>
            </w:r>
          </w:p>
        </w:tc>
        <w:tc>
          <w:tcPr>
            <w:tcW w:w="708" w:type="dxa"/>
            <w:noWrap/>
            <w:hideMark/>
          </w:tcPr>
          <w:p w:rsidR="00054098" w:rsidRPr="006B2AAB" w:rsidRDefault="00054098" w:rsidP="00054098">
            <w:r w:rsidRPr="006B2AAB">
              <w:t>0.0</w:t>
            </w:r>
            <w:r>
              <w:t>1</w:t>
            </w:r>
          </w:p>
        </w:tc>
        <w:tc>
          <w:tcPr>
            <w:tcW w:w="718" w:type="dxa"/>
            <w:noWrap/>
            <w:hideMark/>
          </w:tcPr>
          <w:p w:rsidR="00054098" w:rsidRPr="006B2AAB" w:rsidRDefault="00054098" w:rsidP="00135D3F">
            <w:r w:rsidRPr="006B2AAB">
              <w:t>57.13</w:t>
            </w:r>
          </w:p>
        </w:tc>
        <w:tc>
          <w:tcPr>
            <w:tcW w:w="983" w:type="dxa"/>
            <w:noWrap/>
            <w:hideMark/>
          </w:tcPr>
          <w:p w:rsidR="00054098" w:rsidRPr="006B2AAB" w:rsidRDefault="00054098" w:rsidP="00135D3F">
            <w:r w:rsidRPr="006B2AAB">
              <w:t>16.0</w:t>
            </w:r>
            <w:r w:rsidR="00135D3F">
              <w:t>8</w:t>
            </w:r>
          </w:p>
        </w:tc>
        <w:tc>
          <w:tcPr>
            <w:tcW w:w="1285" w:type="dxa"/>
            <w:noWrap/>
            <w:hideMark/>
          </w:tcPr>
          <w:p w:rsidR="00054098" w:rsidRPr="006B2AAB" w:rsidRDefault="00054098" w:rsidP="00135D3F">
            <w:r w:rsidRPr="006B2AAB">
              <w:t>78.10</w:t>
            </w:r>
          </w:p>
        </w:tc>
      </w:tr>
      <w:tr w:rsidR="00054098" w:rsidRPr="006B2AAB" w:rsidTr="00135D3F">
        <w:trPr>
          <w:trHeight w:val="298"/>
        </w:trPr>
        <w:tc>
          <w:tcPr>
            <w:tcW w:w="2122" w:type="dxa"/>
            <w:noWrap/>
            <w:hideMark/>
          </w:tcPr>
          <w:p w:rsidR="00054098" w:rsidRPr="006B2AAB" w:rsidRDefault="00054098" w:rsidP="00054098">
            <w:r w:rsidRPr="006B2AAB">
              <w:t>Mohammad, 2002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34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1.8</w:t>
            </w:r>
            <w:r>
              <w:t>7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93</w:t>
            </w:r>
          </w:p>
        </w:tc>
        <w:tc>
          <w:tcPr>
            <w:tcW w:w="993" w:type="dxa"/>
            <w:noWrap/>
            <w:hideMark/>
          </w:tcPr>
          <w:p w:rsidR="00054098" w:rsidRPr="006B2AAB" w:rsidRDefault="00054098" w:rsidP="00054098">
            <w:r w:rsidRPr="006B2AAB">
              <w:t>24.03</w:t>
            </w:r>
          </w:p>
        </w:tc>
        <w:tc>
          <w:tcPr>
            <w:tcW w:w="708" w:type="dxa"/>
            <w:noWrap/>
            <w:hideMark/>
          </w:tcPr>
          <w:p w:rsidR="00054098" w:rsidRPr="006B2AAB" w:rsidRDefault="00054098" w:rsidP="00054098">
            <w:r w:rsidRPr="006B2AAB">
              <w:t>0.0</w:t>
            </w:r>
            <w:r>
              <w:t>1</w:t>
            </w:r>
          </w:p>
        </w:tc>
        <w:tc>
          <w:tcPr>
            <w:tcW w:w="718" w:type="dxa"/>
            <w:noWrap/>
            <w:hideMark/>
          </w:tcPr>
          <w:p w:rsidR="00054098" w:rsidRPr="006B2AAB" w:rsidRDefault="00054098" w:rsidP="00135D3F">
            <w:r w:rsidRPr="006B2AAB">
              <w:t>58.3</w:t>
            </w:r>
            <w:r w:rsidR="00135D3F">
              <w:t>9</w:t>
            </w:r>
          </w:p>
        </w:tc>
        <w:tc>
          <w:tcPr>
            <w:tcW w:w="983" w:type="dxa"/>
            <w:noWrap/>
            <w:hideMark/>
          </w:tcPr>
          <w:p w:rsidR="00054098" w:rsidRPr="006B2AAB" w:rsidRDefault="00054098" w:rsidP="00135D3F">
            <w:r w:rsidRPr="006B2AAB">
              <w:t>18.87</w:t>
            </w:r>
          </w:p>
        </w:tc>
        <w:tc>
          <w:tcPr>
            <w:tcW w:w="1285" w:type="dxa"/>
            <w:noWrap/>
            <w:hideMark/>
          </w:tcPr>
          <w:p w:rsidR="00054098" w:rsidRPr="006B2AAB" w:rsidRDefault="00054098" w:rsidP="00135D3F">
            <w:r w:rsidRPr="006B2AAB">
              <w:t>78.6</w:t>
            </w:r>
            <w:r w:rsidR="00135D3F">
              <w:t>6</w:t>
            </w:r>
          </w:p>
        </w:tc>
      </w:tr>
      <w:tr w:rsidR="00054098" w:rsidRPr="006B2AAB" w:rsidTr="00135D3F">
        <w:trPr>
          <w:trHeight w:val="298"/>
        </w:trPr>
        <w:tc>
          <w:tcPr>
            <w:tcW w:w="2122" w:type="dxa"/>
            <w:noWrap/>
            <w:hideMark/>
          </w:tcPr>
          <w:p w:rsidR="00054098" w:rsidRPr="006B2AAB" w:rsidRDefault="00054098" w:rsidP="00054098">
            <w:r w:rsidRPr="006B2AAB">
              <w:t>Nunn, 1994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2</w:t>
            </w:r>
            <w:r>
              <w:t>4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1.80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78</w:t>
            </w:r>
          </w:p>
        </w:tc>
        <w:tc>
          <w:tcPr>
            <w:tcW w:w="993" w:type="dxa"/>
            <w:noWrap/>
            <w:hideMark/>
          </w:tcPr>
          <w:p w:rsidR="00054098" w:rsidRPr="006B2AAB" w:rsidRDefault="00054098" w:rsidP="00054098">
            <w:r w:rsidRPr="006B2AAB">
              <w:t>22.20</w:t>
            </w:r>
          </w:p>
        </w:tc>
        <w:tc>
          <w:tcPr>
            <w:tcW w:w="708" w:type="dxa"/>
            <w:noWrap/>
            <w:hideMark/>
          </w:tcPr>
          <w:p w:rsidR="00054098" w:rsidRPr="006B2AAB" w:rsidRDefault="00054098" w:rsidP="00054098">
            <w:r w:rsidRPr="006B2AAB">
              <w:t>0.01</w:t>
            </w:r>
          </w:p>
        </w:tc>
        <w:tc>
          <w:tcPr>
            <w:tcW w:w="718" w:type="dxa"/>
            <w:noWrap/>
            <w:hideMark/>
          </w:tcPr>
          <w:p w:rsidR="00054098" w:rsidRPr="006B2AAB" w:rsidRDefault="00054098" w:rsidP="00135D3F">
            <w:r w:rsidRPr="006B2AAB">
              <w:t>54.96</w:t>
            </w:r>
          </w:p>
        </w:tc>
        <w:tc>
          <w:tcPr>
            <w:tcW w:w="983" w:type="dxa"/>
            <w:noWrap/>
            <w:hideMark/>
          </w:tcPr>
          <w:p w:rsidR="00054098" w:rsidRPr="006B2AAB" w:rsidRDefault="00054098" w:rsidP="00135D3F">
            <w:r w:rsidRPr="006B2AAB">
              <w:t>11.2</w:t>
            </w:r>
            <w:r w:rsidR="00135D3F">
              <w:t>6</w:t>
            </w:r>
          </w:p>
        </w:tc>
        <w:tc>
          <w:tcPr>
            <w:tcW w:w="1285" w:type="dxa"/>
            <w:noWrap/>
            <w:hideMark/>
          </w:tcPr>
          <w:p w:rsidR="00054098" w:rsidRPr="006B2AAB" w:rsidRDefault="00054098" w:rsidP="00135D3F">
            <w:r w:rsidRPr="006B2AAB">
              <w:t>77.14</w:t>
            </w:r>
          </w:p>
        </w:tc>
      </w:tr>
      <w:tr w:rsidR="00054098" w:rsidRPr="006B2AAB" w:rsidTr="00135D3F">
        <w:trPr>
          <w:trHeight w:val="298"/>
        </w:trPr>
        <w:tc>
          <w:tcPr>
            <w:tcW w:w="2122" w:type="dxa"/>
            <w:noWrap/>
            <w:hideMark/>
          </w:tcPr>
          <w:p w:rsidR="00054098" w:rsidRPr="006B2AAB" w:rsidRDefault="00054098" w:rsidP="00054098">
            <w:r w:rsidRPr="006B2AAB">
              <w:t>Singh, 2005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2</w:t>
            </w:r>
            <w:r>
              <w:t>4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1.78</w:t>
            </w:r>
          </w:p>
        </w:tc>
        <w:tc>
          <w:tcPr>
            <w:tcW w:w="992" w:type="dxa"/>
            <w:noWrap/>
            <w:hideMark/>
          </w:tcPr>
          <w:p w:rsidR="00054098" w:rsidRPr="006B2AAB" w:rsidRDefault="00054098" w:rsidP="00054098">
            <w:r w:rsidRPr="006B2AAB">
              <w:t>2.7</w:t>
            </w:r>
            <w:r>
              <w:t>4</w:t>
            </w:r>
          </w:p>
        </w:tc>
        <w:tc>
          <w:tcPr>
            <w:tcW w:w="993" w:type="dxa"/>
            <w:noWrap/>
            <w:hideMark/>
          </w:tcPr>
          <w:p w:rsidR="00054098" w:rsidRPr="006B2AAB" w:rsidRDefault="00054098" w:rsidP="00054098">
            <w:r w:rsidRPr="006B2AAB">
              <w:t>20.98</w:t>
            </w:r>
          </w:p>
        </w:tc>
        <w:tc>
          <w:tcPr>
            <w:tcW w:w="708" w:type="dxa"/>
            <w:noWrap/>
            <w:hideMark/>
          </w:tcPr>
          <w:p w:rsidR="00054098" w:rsidRPr="006B2AAB" w:rsidRDefault="00054098" w:rsidP="00054098">
            <w:r w:rsidRPr="006B2AAB">
              <w:t>0.02</w:t>
            </w:r>
          </w:p>
        </w:tc>
        <w:tc>
          <w:tcPr>
            <w:tcW w:w="718" w:type="dxa"/>
            <w:noWrap/>
            <w:hideMark/>
          </w:tcPr>
          <w:p w:rsidR="00054098" w:rsidRPr="006B2AAB" w:rsidRDefault="00054098" w:rsidP="00135D3F">
            <w:r w:rsidRPr="006B2AAB">
              <w:t>52.3</w:t>
            </w:r>
            <w:r w:rsidR="00135D3F">
              <w:t>5</w:t>
            </w:r>
          </w:p>
        </w:tc>
        <w:tc>
          <w:tcPr>
            <w:tcW w:w="983" w:type="dxa"/>
            <w:noWrap/>
            <w:hideMark/>
          </w:tcPr>
          <w:p w:rsidR="00054098" w:rsidRPr="006B2AAB" w:rsidRDefault="00054098" w:rsidP="00135D3F">
            <w:r w:rsidRPr="006B2AAB">
              <w:t>5.4</w:t>
            </w:r>
            <w:r w:rsidR="00135D3F">
              <w:t>3</w:t>
            </w:r>
          </w:p>
        </w:tc>
        <w:tc>
          <w:tcPr>
            <w:tcW w:w="1285" w:type="dxa"/>
            <w:noWrap/>
            <w:hideMark/>
          </w:tcPr>
          <w:p w:rsidR="00054098" w:rsidRPr="006B2AAB" w:rsidRDefault="00054098" w:rsidP="00135D3F">
            <w:r w:rsidRPr="006B2AAB">
              <w:t>75.9</w:t>
            </w:r>
            <w:r w:rsidR="00135D3F">
              <w:t>9</w:t>
            </w:r>
          </w:p>
        </w:tc>
      </w:tr>
    </w:tbl>
    <w:p w:rsidR="00E96EA5" w:rsidRPr="006B2AAB" w:rsidRDefault="00E96EA5" w:rsidP="001C28D6">
      <w:pPr>
        <w:rPr>
          <w:sz w:val="21"/>
          <w:szCs w:val="21"/>
        </w:rPr>
      </w:pPr>
    </w:p>
    <w:p w:rsidR="00E96EA5" w:rsidRPr="006B2AAB" w:rsidRDefault="00E96EA5" w:rsidP="00530AAF">
      <w:pPr>
        <w:pStyle w:val="Heading1"/>
      </w:pPr>
      <w:bookmarkStart w:id="7" w:name="_Toc481143223"/>
      <w:r w:rsidRPr="006B2AAB">
        <w:t xml:space="preserve">Table </w:t>
      </w:r>
      <w:r w:rsidR="00F24B68">
        <w:t>7</w:t>
      </w:r>
      <w:r w:rsidRPr="006B2AAB">
        <w:t>: Sensitivity analysis result for studie</w:t>
      </w:r>
      <w:r w:rsidR="00F24B68">
        <w:t>s included in meta-analyses of l</w:t>
      </w:r>
      <w:r w:rsidRPr="006B2AAB">
        <w:t>ung Cavitation Crude odds ratios</w:t>
      </w:r>
      <w:bookmarkEnd w:id="7"/>
    </w:p>
    <w:p w:rsidR="00E96EA5" w:rsidRPr="006B2AAB" w:rsidRDefault="00E96EA5" w:rsidP="00E96EA5">
      <w:pPr>
        <w:rPr>
          <w:sz w:val="21"/>
          <w:szCs w:val="21"/>
        </w:rPr>
      </w:pPr>
      <w:r w:rsidRPr="006B2AAB">
        <w:rPr>
          <w:sz w:val="21"/>
          <w:szCs w:val="21"/>
        </w:rPr>
        <w:fldChar w:fldCharType="begin"/>
      </w:r>
      <w:r w:rsidRPr="006B2AAB">
        <w:rPr>
          <w:sz w:val="21"/>
          <w:szCs w:val="21"/>
        </w:rPr>
        <w:instrText xml:space="preserve"> LINK </w:instrText>
      </w:r>
      <w:r w:rsidR="00293366">
        <w:rPr>
          <w:sz w:val="21"/>
          <w:szCs w:val="21"/>
        </w:rPr>
        <w:instrText xml:space="preserve">Excel.SheetBinaryMacroEnabled.12 "C:\\Users\\ymel0001\\Dropbox\\Yayehirad Private\\LR\\CSV\\CavityCOR.csv" CavityCOR!R4C1:R18C9 </w:instrText>
      </w:r>
      <w:r w:rsidRPr="006B2AAB">
        <w:rPr>
          <w:sz w:val="21"/>
          <w:szCs w:val="21"/>
        </w:rPr>
        <w:instrText xml:space="preserve">\a \f 5 \h  \* MERGEFORMAT </w:instrText>
      </w:r>
      <w:r w:rsidRPr="006B2AAB">
        <w:rPr>
          <w:sz w:val="21"/>
          <w:szCs w:val="21"/>
        </w:rPr>
        <w:fldChar w:fldCharType="separate"/>
      </w:r>
    </w:p>
    <w:tbl>
      <w:tblPr>
        <w:tblStyle w:val="TableGrid2"/>
        <w:tblW w:w="9951" w:type="dxa"/>
        <w:tblLook w:val="04A0" w:firstRow="1" w:lastRow="0" w:firstColumn="1" w:lastColumn="0" w:noHBand="0" w:noVBand="1"/>
      </w:tblPr>
      <w:tblGrid>
        <w:gridCol w:w="1413"/>
        <w:gridCol w:w="1220"/>
        <w:gridCol w:w="1015"/>
        <w:gridCol w:w="1015"/>
        <w:gridCol w:w="1144"/>
        <w:gridCol w:w="1099"/>
        <w:gridCol w:w="744"/>
        <w:gridCol w:w="1286"/>
        <w:gridCol w:w="1015"/>
      </w:tblGrid>
      <w:tr w:rsidR="00E96EA5" w:rsidRPr="006B2AAB" w:rsidTr="008C2B3B">
        <w:trPr>
          <w:trHeight w:val="300"/>
        </w:trPr>
        <w:tc>
          <w:tcPr>
            <w:tcW w:w="1413" w:type="dxa"/>
            <w:noWrap/>
            <w:hideMark/>
          </w:tcPr>
          <w:p w:rsidR="00E96EA5" w:rsidRPr="006B2AAB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6B2AAB">
              <w:rPr>
                <w:b/>
                <w:bCs/>
                <w:sz w:val="21"/>
                <w:szCs w:val="21"/>
              </w:rPr>
              <w:t>Excluded study</w:t>
            </w:r>
          </w:p>
        </w:tc>
        <w:tc>
          <w:tcPr>
            <w:tcW w:w="1220" w:type="dxa"/>
            <w:noWrap/>
            <w:hideMark/>
          </w:tcPr>
          <w:p w:rsidR="00E96EA5" w:rsidRPr="006B2AAB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6B2AAB">
              <w:rPr>
                <w:b/>
                <w:bCs/>
                <w:sz w:val="21"/>
                <w:szCs w:val="21"/>
              </w:rPr>
              <w:t>Pooled OR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6B2AAB">
              <w:rPr>
                <w:b/>
                <w:bCs/>
                <w:sz w:val="21"/>
                <w:szCs w:val="21"/>
              </w:rPr>
              <w:t>LCI 95%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6B2AAB">
              <w:rPr>
                <w:b/>
                <w:bCs/>
                <w:sz w:val="21"/>
                <w:szCs w:val="21"/>
              </w:rPr>
              <w:t>HCI 95%</w:t>
            </w:r>
          </w:p>
        </w:tc>
        <w:tc>
          <w:tcPr>
            <w:tcW w:w="1144" w:type="dxa"/>
            <w:noWrap/>
            <w:hideMark/>
          </w:tcPr>
          <w:p w:rsidR="00E96EA5" w:rsidRPr="006B2AAB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6B2AAB">
              <w:rPr>
                <w:b/>
                <w:bCs/>
                <w:sz w:val="21"/>
                <w:szCs w:val="21"/>
              </w:rPr>
              <w:t>Cochran Q</w:t>
            </w:r>
          </w:p>
        </w:tc>
        <w:tc>
          <w:tcPr>
            <w:tcW w:w="1099" w:type="dxa"/>
            <w:noWrap/>
            <w:hideMark/>
          </w:tcPr>
          <w:p w:rsidR="00E96EA5" w:rsidRPr="006B2AAB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6B2AAB">
              <w:rPr>
                <w:b/>
                <w:bCs/>
                <w:sz w:val="21"/>
                <w:szCs w:val="21"/>
              </w:rPr>
              <w:t>p</w:t>
            </w:r>
          </w:p>
        </w:tc>
        <w:tc>
          <w:tcPr>
            <w:tcW w:w="744" w:type="dxa"/>
            <w:noWrap/>
            <w:hideMark/>
          </w:tcPr>
          <w:p w:rsidR="00E96EA5" w:rsidRPr="006B2AAB" w:rsidRDefault="006F3E13" w:rsidP="00FC0111">
            <w:pPr>
              <w:rPr>
                <w:b/>
                <w:bCs/>
                <w:sz w:val="21"/>
                <w:szCs w:val="21"/>
              </w:rPr>
            </w:pPr>
            <w:r>
              <w:rPr>
                <w:b/>
                <w:bCs/>
                <w:sz w:val="21"/>
                <w:szCs w:val="21"/>
              </w:rPr>
              <w:t>I</w:t>
            </w:r>
            <w:r w:rsidR="00E96EA5" w:rsidRPr="006F3E13">
              <w:rPr>
                <w:b/>
                <w:bCs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286" w:type="dxa"/>
            <w:noWrap/>
            <w:hideMark/>
          </w:tcPr>
          <w:p w:rsidR="00E96EA5" w:rsidRPr="006B2AAB" w:rsidRDefault="00E96EA5" w:rsidP="006F3E13">
            <w:pPr>
              <w:rPr>
                <w:b/>
                <w:bCs/>
                <w:sz w:val="21"/>
                <w:szCs w:val="21"/>
              </w:rPr>
            </w:pPr>
            <w:r w:rsidRPr="006B2AAB">
              <w:rPr>
                <w:b/>
                <w:bCs/>
                <w:sz w:val="21"/>
                <w:szCs w:val="21"/>
              </w:rPr>
              <w:t>I</w:t>
            </w:r>
            <w:r w:rsidRPr="006F3E13">
              <w:rPr>
                <w:b/>
                <w:bCs/>
                <w:sz w:val="21"/>
                <w:szCs w:val="21"/>
                <w:vertAlign w:val="superscript"/>
              </w:rPr>
              <w:t>2</w:t>
            </w:r>
            <w:r w:rsidRPr="006B2AAB">
              <w:rPr>
                <w:b/>
                <w:bCs/>
                <w:sz w:val="21"/>
                <w:szCs w:val="21"/>
              </w:rPr>
              <w:t xml:space="preserve"> LCI 95%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6F3E13" w:rsidP="00FC0111">
            <w:pPr>
              <w:rPr>
                <w:b/>
                <w:bCs/>
                <w:sz w:val="21"/>
                <w:szCs w:val="21"/>
              </w:rPr>
            </w:pPr>
            <w:r>
              <w:rPr>
                <w:b/>
                <w:bCs/>
                <w:sz w:val="21"/>
                <w:szCs w:val="21"/>
              </w:rPr>
              <w:t>I</w:t>
            </w:r>
            <w:r w:rsidR="00E96EA5" w:rsidRPr="006F3E13">
              <w:rPr>
                <w:b/>
                <w:bCs/>
                <w:sz w:val="21"/>
                <w:szCs w:val="21"/>
                <w:vertAlign w:val="superscript"/>
              </w:rPr>
              <w:t>2</w:t>
            </w:r>
            <w:r w:rsidR="00E96EA5" w:rsidRPr="006B2AAB">
              <w:rPr>
                <w:b/>
                <w:bCs/>
                <w:sz w:val="21"/>
                <w:szCs w:val="21"/>
              </w:rPr>
              <w:t xml:space="preserve"> HCI 95%</w:t>
            </w:r>
          </w:p>
        </w:tc>
      </w:tr>
      <w:tr w:rsidR="00E96EA5" w:rsidRPr="006B2AAB" w:rsidTr="008C2B3B">
        <w:trPr>
          <w:trHeight w:val="300"/>
        </w:trPr>
        <w:tc>
          <w:tcPr>
            <w:tcW w:w="1413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Elliott, 1993</w:t>
            </w:r>
          </w:p>
        </w:tc>
        <w:tc>
          <w:tcPr>
            <w:tcW w:w="1220" w:type="dxa"/>
            <w:noWrap/>
            <w:hideMark/>
          </w:tcPr>
          <w:p w:rsidR="00E96EA5" w:rsidRPr="006B2AAB" w:rsidRDefault="00E96EA5" w:rsidP="00050369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89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050369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2</w:t>
            </w:r>
            <w:r w:rsidR="00050369">
              <w:rPr>
                <w:sz w:val="21"/>
                <w:szCs w:val="21"/>
              </w:rPr>
              <w:t>9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7</w:t>
            </w:r>
            <w:r w:rsidR="00266C7E">
              <w:rPr>
                <w:sz w:val="21"/>
                <w:szCs w:val="21"/>
              </w:rPr>
              <w:t>8</w:t>
            </w:r>
          </w:p>
        </w:tc>
        <w:tc>
          <w:tcPr>
            <w:tcW w:w="11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4.85</w:t>
            </w:r>
          </w:p>
        </w:tc>
        <w:tc>
          <w:tcPr>
            <w:tcW w:w="1099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4.86E-13</w:t>
            </w:r>
          </w:p>
        </w:tc>
        <w:tc>
          <w:tcPr>
            <w:tcW w:w="7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5.8</w:t>
            </w:r>
            <w:r w:rsidR="00266C7E">
              <w:rPr>
                <w:sz w:val="21"/>
                <w:szCs w:val="21"/>
              </w:rPr>
              <w:t>6</w:t>
            </w:r>
          </w:p>
        </w:tc>
        <w:tc>
          <w:tcPr>
            <w:tcW w:w="1286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77.4</w:t>
            </w:r>
            <w:r w:rsidR="00266C7E">
              <w:rPr>
                <w:sz w:val="21"/>
                <w:szCs w:val="21"/>
              </w:rPr>
              <w:t>7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91.12</w:t>
            </w:r>
          </w:p>
        </w:tc>
      </w:tr>
      <w:tr w:rsidR="00E96EA5" w:rsidRPr="006B2AAB" w:rsidTr="008C2B3B">
        <w:trPr>
          <w:trHeight w:val="300"/>
        </w:trPr>
        <w:tc>
          <w:tcPr>
            <w:tcW w:w="1413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Faksri, 2015</w:t>
            </w:r>
          </w:p>
        </w:tc>
        <w:tc>
          <w:tcPr>
            <w:tcW w:w="1220" w:type="dxa"/>
            <w:noWrap/>
            <w:hideMark/>
          </w:tcPr>
          <w:p w:rsidR="00E96EA5" w:rsidRPr="006B2AAB" w:rsidRDefault="00E96EA5" w:rsidP="00050369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06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050369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44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93</w:t>
            </w:r>
          </w:p>
        </w:tc>
        <w:tc>
          <w:tcPr>
            <w:tcW w:w="11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2.8</w:t>
            </w:r>
            <w:r w:rsidR="00266C7E">
              <w:rPr>
                <w:sz w:val="21"/>
                <w:szCs w:val="21"/>
              </w:rPr>
              <w:t>6</w:t>
            </w:r>
          </w:p>
        </w:tc>
        <w:tc>
          <w:tcPr>
            <w:tcW w:w="1099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17E-12</w:t>
            </w:r>
          </w:p>
        </w:tc>
        <w:tc>
          <w:tcPr>
            <w:tcW w:w="7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5.5</w:t>
            </w:r>
            <w:r w:rsidR="00266C7E">
              <w:rPr>
                <w:sz w:val="21"/>
                <w:szCs w:val="21"/>
              </w:rPr>
              <w:t>2</w:t>
            </w:r>
          </w:p>
        </w:tc>
        <w:tc>
          <w:tcPr>
            <w:tcW w:w="1286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76.85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90.9</w:t>
            </w:r>
            <w:r w:rsidR="00266C7E">
              <w:rPr>
                <w:sz w:val="21"/>
                <w:szCs w:val="21"/>
              </w:rPr>
              <w:t>4</w:t>
            </w:r>
          </w:p>
        </w:tc>
      </w:tr>
      <w:tr w:rsidR="00E96EA5" w:rsidRPr="006B2AAB" w:rsidTr="008C2B3B">
        <w:trPr>
          <w:trHeight w:val="300"/>
        </w:trPr>
        <w:tc>
          <w:tcPr>
            <w:tcW w:w="1413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Gessner, 1998</w:t>
            </w:r>
          </w:p>
        </w:tc>
        <w:tc>
          <w:tcPr>
            <w:tcW w:w="1220" w:type="dxa"/>
            <w:noWrap/>
            <w:hideMark/>
          </w:tcPr>
          <w:p w:rsidR="00E96EA5" w:rsidRPr="006B2AAB" w:rsidRDefault="00E96EA5" w:rsidP="00050369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9</w:t>
            </w:r>
            <w:r w:rsidR="00050369">
              <w:rPr>
                <w:sz w:val="21"/>
                <w:szCs w:val="21"/>
              </w:rPr>
              <w:t>1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050369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2</w:t>
            </w:r>
            <w:r w:rsidR="00050369">
              <w:rPr>
                <w:sz w:val="21"/>
                <w:szCs w:val="21"/>
              </w:rPr>
              <w:t>9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8</w:t>
            </w:r>
            <w:r w:rsidR="00266C7E">
              <w:rPr>
                <w:sz w:val="21"/>
                <w:szCs w:val="21"/>
              </w:rPr>
              <w:t>3</w:t>
            </w:r>
          </w:p>
        </w:tc>
        <w:tc>
          <w:tcPr>
            <w:tcW w:w="11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5.62</w:t>
            </w:r>
          </w:p>
        </w:tc>
        <w:tc>
          <w:tcPr>
            <w:tcW w:w="1099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3.45E-13</w:t>
            </w:r>
          </w:p>
        </w:tc>
        <w:tc>
          <w:tcPr>
            <w:tcW w:w="7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5.98</w:t>
            </w:r>
          </w:p>
        </w:tc>
        <w:tc>
          <w:tcPr>
            <w:tcW w:w="1286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77.</w:t>
            </w:r>
            <w:r w:rsidR="00266C7E">
              <w:rPr>
                <w:sz w:val="21"/>
                <w:szCs w:val="21"/>
              </w:rPr>
              <w:t>70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91.19</w:t>
            </w:r>
          </w:p>
        </w:tc>
      </w:tr>
      <w:tr w:rsidR="00E96EA5" w:rsidRPr="006B2AAB" w:rsidTr="008C2B3B">
        <w:trPr>
          <w:trHeight w:val="300"/>
        </w:trPr>
        <w:tc>
          <w:tcPr>
            <w:tcW w:w="1413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Godoy, 2013</w:t>
            </w:r>
          </w:p>
        </w:tc>
        <w:tc>
          <w:tcPr>
            <w:tcW w:w="1220" w:type="dxa"/>
            <w:noWrap/>
            <w:hideMark/>
          </w:tcPr>
          <w:p w:rsidR="00E96EA5" w:rsidRPr="006B2AAB" w:rsidRDefault="00E96EA5" w:rsidP="00050369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9</w:t>
            </w:r>
            <w:r w:rsidR="00050369">
              <w:rPr>
                <w:sz w:val="21"/>
                <w:szCs w:val="21"/>
              </w:rPr>
              <w:t>6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7116F0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2</w:t>
            </w:r>
            <w:r w:rsidR="007116F0">
              <w:rPr>
                <w:sz w:val="21"/>
                <w:szCs w:val="21"/>
              </w:rPr>
              <w:t>8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3.00</w:t>
            </w:r>
          </w:p>
        </w:tc>
        <w:tc>
          <w:tcPr>
            <w:tcW w:w="11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66.9</w:t>
            </w:r>
            <w:r w:rsidR="00266C7E">
              <w:rPr>
                <w:sz w:val="21"/>
                <w:szCs w:val="21"/>
              </w:rPr>
              <w:t>8</w:t>
            </w:r>
          </w:p>
        </w:tc>
        <w:tc>
          <w:tcPr>
            <w:tcW w:w="1099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17E-09</w:t>
            </w:r>
          </w:p>
        </w:tc>
        <w:tc>
          <w:tcPr>
            <w:tcW w:w="7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2.08</w:t>
            </w:r>
          </w:p>
        </w:tc>
        <w:tc>
          <w:tcPr>
            <w:tcW w:w="1286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70.54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9.10</w:t>
            </w:r>
          </w:p>
        </w:tc>
      </w:tr>
      <w:tr w:rsidR="00E96EA5" w:rsidRPr="006B2AAB" w:rsidTr="008C2B3B">
        <w:trPr>
          <w:trHeight w:val="300"/>
        </w:trPr>
        <w:tc>
          <w:tcPr>
            <w:tcW w:w="1413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Golub, 2006</w:t>
            </w:r>
          </w:p>
        </w:tc>
        <w:tc>
          <w:tcPr>
            <w:tcW w:w="1220" w:type="dxa"/>
            <w:noWrap/>
            <w:hideMark/>
          </w:tcPr>
          <w:p w:rsidR="00E96EA5" w:rsidRPr="006B2AAB" w:rsidRDefault="00E96EA5" w:rsidP="00050369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85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7116F0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29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6</w:t>
            </w:r>
            <w:r w:rsidR="00266C7E">
              <w:rPr>
                <w:sz w:val="21"/>
                <w:szCs w:val="21"/>
              </w:rPr>
              <w:t>6</w:t>
            </w:r>
          </w:p>
        </w:tc>
        <w:tc>
          <w:tcPr>
            <w:tcW w:w="11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4.0</w:t>
            </w:r>
            <w:r w:rsidR="00266C7E">
              <w:rPr>
                <w:sz w:val="21"/>
                <w:szCs w:val="21"/>
              </w:rPr>
              <w:t>1</w:t>
            </w:r>
          </w:p>
        </w:tc>
        <w:tc>
          <w:tcPr>
            <w:tcW w:w="1099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7.06E-13</w:t>
            </w:r>
          </w:p>
        </w:tc>
        <w:tc>
          <w:tcPr>
            <w:tcW w:w="7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5.71</w:t>
            </w:r>
          </w:p>
        </w:tc>
        <w:tc>
          <w:tcPr>
            <w:tcW w:w="1286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77.21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91.04</w:t>
            </w:r>
          </w:p>
        </w:tc>
      </w:tr>
      <w:tr w:rsidR="00E96EA5" w:rsidRPr="006B2AAB" w:rsidTr="008C2B3B">
        <w:trPr>
          <w:trHeight w:val="300"/>
        </w:trPr>
        <w:tc>
          <w:tcPr>
            <w:tcW w:w="1413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Guwatudde, 2003</w:t>
            </w:r>
          </w:p>
        </w:tc>
        <w:tc>
          <w:tcPr>
            <w:tcW w:w="1220" w:type="dxa"/>
            <w:noWrap/>
            <w:hideMark/>
          </w:tcPr>
          <w:p w:rsidR="00E96EA5" w:rsidRPr="006B2AAB" w:rsidRDefault="00E96EA5" w:rsidP="00050369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9</w:t>
            </w:r>
            <w:r w:rsidR="00050369">
              <w:rPr>
                <w:sz w:val="21"/>
                <w:szCs w:val="21"/>
              </w:rPr>
              <w:t>3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7116F0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32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8</w:t>
            </w:r>
            <w:r w:rsidR="00266C7E">
              <w:rPr>
                <w:sz w:val="21"/>
                <w:szCs w:val="21"/>
              </w:rPr>
              <w:t>1</w:t>
            </w:r>
          </w:p>
        </w:tc>
        <w:tc>
          <w:tcPr>
            <w:tcW w:w="11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6.66</w:t>
            </w:r>
          </w:p>
        </w:tc>
        <w:tc>
          <w:tcPr>
            <w:tcW w:w="1099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18E-13</w:t>
            </w:r>
          </w:p>
        </w:tc>
        <w:tc>
          <w:tcPr>
            <w:tcW w:w="7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6.15</w:t>
            </w:r>
          </w:p>
        </w:tc>
        <w:tc>
          <w:tcPr>
            <w:tcW w:w="1286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77.</w:t>
            </w:r>
            <w:r w:rsidR="00266C7E">
              <w:rPr>
                <w:sz w:val="21"/>
                <w:szCs w:val="21"/>
              </w:rPr>
              <w:t>10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91.28</w:t>
            </w:r>
          </w:p>
        </w:tc>
      </w:tr>
      <w:tr w:rsidR="00E96EA5" w:rsidRPr="006B2AAB" w:rsidTr="008C2B3B">
        <w:trPr>
          <w:trHeight w:val="300"/>
        </w:trPr>
        <w:tc>
          <w:tcPr>
            <w:tcW w:w="1413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Jones-Lopez, 2016</w:t>
            </w:r>
          </w:p>
        </w:tc>
        <w:tc>
          <w:tcPr>
            <w:tcW w:w="1220" w:type="dxa"/>
            <w:noWrap/>
            <w:hideMark/>
          </w:tcPr>
          <w:p w:rsidR="00E96EA5" w:rsidRPr="006B2AAB" w:rsidRDefault="00E96EA5" w:rsidP="00050369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0</w:t>
            </w:r>
            <w:r w:rsidR="00050369">
              <w:rPr>
                <w:sz w:val="21"/>
                <w:szCs w:val="21"/>
              </w:rPr>
              <w:t>6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7116F0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44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93</w:t>
            </w:r>
          </w:p>
        </w:tc>
        <w:tc>
          <w:tcPr>
            <w:tcW w:w="11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3.30</w:t>
            </w:r>
          </w:p>
        </w:tc>
        <w:tc>
          <w:tcPr>
            <w:tcW w:w="1099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9.63E-13</w:t>
            </w:r>
          </w:p>
        </w:tc>
        <w:tc>
          <w:tcPr>
            <w:tcW w:w="7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5.59</w:t>
            </w:r>
          </w:p>
        </w:tc>
        <w:tc>
          <w:tcPr>
            <w:tcW w:w="1286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76.</w:t>
            </w:r>
            <w:r w:rsidR="00266C7E">
              <w:rPr>
                <w:sz w:val="21"/>
                <w:szCs w:val="21"/>
              </w:rPr>
              <w:t>10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90.98</w:t>
            </w:r>
          </w:p>
        </w:tc>
      </w:tr>
      <w:tr w:rsidR="00E96EA5" w:rsidRPr="006B2AAB" w:rsidTr="008C2B3B">
        <w:trPr>
          <w:trHeight w:val="300"/>
        </w:trPr>
        <w:tc>
          <w:tcPr>
            <w:tcW w:w="1413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Lee, 2008</w:t>
            </w:r>
          </w:p>
        </w:tc>
        <w:tc>
          <w:tcPr>
            <w:tcW w:w="1220" w:type="dxa"/>
            <w:noWrap/>
            <w:hideMark/>
          </w:tcPr>
          <w:p w:rsidR="00E96EA5" w:rsidRPr="006B2AAB" w:rsidRDefault="00E96EA5" w:rsidP="00050369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92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7116F0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32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</w:t>
            </w:r>
            <w:r w:rsidR="00266C7E">
              <w:rPr>
                <w:sz w:val="21"/>
                <w:szCs w:val="21"/>
              </w:rPr>
              <w:t>80</w:t>
            </w:r>
          </w:p>
        </w:tc>
        <w:tc>
          <w:tcPr>
            <w:tcW w:w="11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6.61</w:t>
            </w:r>
          </w:p>
        </w:tc>
        <w:tc>
          <w:tcPr>
            <w:tcW w:w="1099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23E-13</w:t>
            </w:r>
          </w:p>
        </w:tc>
        <w:tc>
          <w:tcPr>
            <w:tcW w:w="7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6.14</w:t>
            </w:r>
          </w:p>
        </w:tc>
        <w:tc>
          <w:tcPr>
            <w:tcW w:w="1286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77.</w:t>
            </w:r>
            <w:r w:rsidR="00266C7E">
              <w:rPr>
                <w:sz w:val="21"/>
                <w:szCs w:val="21"/>
              </w:rPr>
              <w:t>10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91.28</w:t>
            </w:r>
          </w:p>
        </w:tc>
      </w:tr>
      <w:tr w:rsidR="00E96EA5" w:rsidRPr="006B2AAB" w:rsidTr="008C2B3B">
        <w:trPr>
          <w:trHeight w:val="300"/>
        </w:trPr>
        <w:tc>
          <w:tcPr>
            <w:tcW w:w="1413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Madhi, 2002</w:t>
            </w:r>
          </w:p>
        </w:tc>
        <w:tc>
          <w:tcPr>
            <w:tcW w:w="1220" w:type="dxa"/>
            <w:noWrap/>
            <w:hideMark/>
          </w:tcPr>
          <w:p w:rsidR="00E96EA5" w:rsidRPr="006B2AAB" w:rsidRDefault="00E96EA5" w:rsidP="00050369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82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7116F0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28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</w:t>
            </w:r>
            <w:r w:rsidR="00266C7E">
              <w:rPr>
                <w:sz w:val="21"/>
                <w:szCs w:val="21"/>
              </w:rPr>
              <w:t>60</w:t>
            </w:r>
          </w:p>
        </w:tc>
        <w:tc>
          <w:tcPr>
            <w:tcW w:w="11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1.6</w:t>
            </w:r>
            <w:r w:rsidR="00266C7E">
              <w:rPr>
                <w:sz w:val="21"/>
                <w:szCs w:val="21"/>
              </w:rPr>
              <w:t>5</w:t>
            </w:r>
          </w:p>
        </w:tc>
        <w:tc>
          <w:tcPr>
            <w:tcW w:w="1099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00E-12</w:t>
            </w:r>
          </w:p>
        </w:tc>
        <w:tc>
          <w:tcPr>
            <w:tcW w:w="7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5.30</w:t>
            </w:r>
          </w:p>
        </w:tc>
        <w:tc>
          <w:tcPr>
            <w:tcW w:w="1286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76.4</w:t>
            </w:r>
            <w:r w:rsidR="00266C7E">
              <w:rPr>
                <w:sz w:val="21"/>
                <w:szCs w:val="21"/>
              </w:rPr>
              <w:t>7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90.82</w:t>
            </w:r>
          </w:p>
        </w:tc>
      </w:tr>
      <w:tr w:rsidR="00E96EA5" w:rsidRPr="006B2AAB" w:rsidTr="008C2B3B">
        <w:trPr>
          <w:trHeight w:val="300"/>
        </w:trPr>
        <w:tc>
          <w:tcPr>
            <w:tcW w:w="1413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Mendes, 2012</w:t>
            </w:r>
          </w:p>
        </w:tc>
        <w:tc>
          <w:tcPr>
            <w:tcW w:w="1220" w:type="dxa"/>
            <w:noWrap/>
            <w:hideMark/>
          </w:tcPr>
          <w:p w:rsidR="00E96EA5" w:rsidRPr="006B2AAB" w:rsidRDefault="00E96EA5" w:rsidP="00050369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0</w:t>
            </w:r>
            <w:r w:rsidR="00050369">
              <w:rPr>
                <w:sz w:val="21"/>
                <w:szCs w:val="21"/>
              </w:rPr>
              <w:t>3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7116F0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3</w:t>
            </w:r>
            <w:r w:rsidR="007116F0">
              <w:rPr>
                <w:sz w:val="21"/>
                <w:szCs w:val="21"/>
              </w:rPr>
              <w:t>9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96</w:t>
            </w:r>
          </w:p>
        </w:tc>
        <w:tc>
          <w:tcPr>
            <w:tcW w:w="11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4.5</w:t>
            </w:r>
            <w:r w:rsidR="00266C7E">
              <w:rPr>
                <w:sz w:val="21"/>
                <w:szCs w:val="21"/>
              </w:rPr>
              <w:t>2</w:t>
            </w:r>
          </w:p>
        </w:tc>
        <w:tc>
          <w:tcPr>
            <w:tcW w:w="1099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5.63E-13</w:t>
            </w:r>
          </w:p>
        </w:tc>
        <w:tc>
          <w:tcPr>
            <w:tcW w:w="7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5.80</w:t>
            </w:r>
          </w:p>
        </w:tc>
        <w:tc>
          <w:tcPr>
            <w:tcW w:w="1286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77.3</w:t>
            </w:r>
            <w:r w:rsidR="00266C7E">
              <w:rPr>
                <w:sz w:val="21"/>
                <w:szCs w:val="21"/>
              </w:rPr>
              <w:t>7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91.09</w:t>
            </w:r>
          </w:p>
        </w:tc>
      </w:tr>
      <w:tr w:rsidR="00E96EA5" w:rsidRPr="006B2AAB" w:rsidTr="008C2B3B">
        <w:trPr>
          <w:trHeight w:val="300"/>
        </w:trPr>
        <w:tc>
          <w:tcPr>
            <w:tcW w:w="1413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Mohammad, 2002</w:t>
            </w:r>
          </w:p>
        </w:tc>
        <w:tc>
          <w:tcPr>
            <w:tcW w:w="1220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9</w:t>
            </w:r>
            <w:r w:rsidR="00266C7E">
              <w:rPr>
                <w:sz w:val="21"/>
                <w:szCs w:val="21"/>
              </w:rPr>
              <w:t>7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3</w:t>
            </w:r>
            <w:r w:rsidR="00266C7E">
              <w:rPr>
                <w:sz w:val="21"/>
                <w:szCs w:val="21"/>
              </w:rPr>
              <w:t>6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8</w:t>
            </w:r>
            <w:r w:rsidR="00266C7E">
              <w:rPr>
                <w:sz w:val="21"/>
                <w:szCs w:val="21"/>
              </w:rPr>
              <w:t>6</w:t>
            </w:r>
          </w:p>
        </w:tc>
        <w:tc>
          <w:tcPr>
            <w:tcW w:w="11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6.82</w:t>
            </w:r>
          </w:p>
        </w:tc>
        <w:tc>
          <w:tcPr>
            <w:tcW w:w="1099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03E-13</w:t>
            </w:r>
          </w:p>
        </w:tc>
        <w:tc>
          <w:tcPr>
            <w:tcW w:w="7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6.1</w:t>
            </w:r>
            <w:r w:rsidR="00266C7E">
              <w:rPr>
                <w:sz w:val="21"/>
                <w:szCs w:val="21"/>
              </w:rPr>
              <w:t>8</w:t>
            </w:r>
          </w:p>
        </w:tc>
        <w:tc>
          <w:tcPr>
            <w:tcW w:w="1286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78.04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91.</w:t>
            </w:r>
            <w:r w:rsidR="00266C7E">
              <w:rPr>
                <w:sz w:val="21"/>
                <w:szCs w:val="21"/>
              </w:rPr>
              <w:t>30</w:t>
            </w:r>
          </w:p>
        </w:tc>
      </w:tr>
      <w:tr w:rsidR="00E96EA5" w:rsidRPr="006B2AAB" w:rsidTr="008C2B3B">
        <w:trPr>
          <w:trHeight w:val="300"/>
        </w:trPr>
        <w:tc>
          <w:tcPr>
            <w:tcW w:w="1413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Nair, 2016</w:t>
            </w:r>
          </w:p>
        </w:tc>
        <w:tc>
          <w:tcPr>
            <w:tcW w:w="1220" w:type="dxa"/>
            <w:noWrap/>
            <w:hideMark/>
          </w:tcPr>
          <w:p w:rsidR="00E96EA5" w:rsidRPr="006B2AAB" w:rsidRDefault="00266C7E" w:rsidP="00266C7E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.04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41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9</w:t>
            </w:r>
            <w:r w:rsidR="00266C7E">
              <w:rPr>
                <w:sz w:val="21"/>
                <w:szCs w:val="21"/>
              </w:rPr>
              <w:t>5</w:t>
            </w:r>
          </w:p>
        </w:tc>
        <w:tc>
          <w:tcPr>
            <w:tcW w:w="1144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4.60069</w:t>
            </w:r>
          </w:p>
        </w:tc>
        <w:tc>
          <w:tcPr>
            <w:tcW w:w="1099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5.43E-13</w:t>
            </w:r>
          </w:p>
        </w:tc>
        <w:tc>
          <w:tcPr>
            <w:tcW w:w="7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5.81</w:t>
            </w:r>
          </w:p>
        </w:tc>
        <w:tc>
          <w:tcPr>
            <w:tcW w:w="1286" w:type="dxa"/>
            <w:noWrap/>
            <w:hideMark/>
          </w:tcPr>
          <w:p w:rsidR="00E96EA5" w:rsidRPr="006B2AAB" w:rsidRDefault="00E96EA5" w:rsidP="00410F8F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77.39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410F8F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91.10</w:t>
            </w:r>
          </w:p>
        </w:tc>
      </w:tr>
      <w:tr w:rsidR="00E96EA5" w:rsidRPr="006B2AAB" w:rsidTr="008C2B3B">
        <w:trPr>
          <w:trHeight w:val="300"/>
        </w:trPr>
        <w:tc>
          <w:tcPr>
            <w:tcW w:w="1413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Nunn, 1994</w:t>
            </w:r>
          </w:p>
        </w:tc>
        <w:tc>
          <w:tcPr>
            <w:tcW w:w="1220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9</w:t>
            </w:r>
            <w:r w:rsidR="00266C7E">
              <w:rPr>
                <w:sz w:val="21"/>
                <w:szCs w:val="21"/>
              </w:rPr>
              <w:t>2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30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82</w:t>
            </w:r>
          </w:p>
        </w:tc>
        <w:tc>
          <w:tcPr>
            <w:tcW w:w="1144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6.37788</w:t>
            </w:r>
          </w:p>
        </w:tc>
        <w:tc>
          <w:tcPr>
            <w:tcW w:w="1099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47E-13</w:t>
            </w:r>
          </w:p>
        </w:tc>
        <w:tc>
          <w:tcPr>
            <w:tcW w:w="744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6.1</w:t>
            </w:r>
            <w:r w:rsidR="00266C7E">
              <w:rPr>
                <w:sz w:val="21"/>
                <w:szCs w:val="21"/>
              </w:rPr>
              <w:t>1</w:t>
            </w:r>
          </w:p>
        </w:tc>
        <w:tc>
          <w:tcPr>
            <w:tcW w:w="1286" w:type="dxa"/>
            <w:noWrap/>
            <w:hideMark/>
          </w:tcPr>
          <w:p w:rsidR="00E96EA5" w:rsidRPr="006B2AAB" w:rsidRDefault="00E96EA5" w:rsidP="00410F8F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77.9</w:t>
            </w:r>
            <w:r w:rsidR="00410F8F">
              <w:rPr>
                <w:sz w:val="21"/>
                <w:szCs w:val="21"/>
              </w:rPr>
              <w:t>2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410F8F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91.2</w:t>
            </w:r>
            <w:r w:rsidR="00410F8F">
              <w:rPr>
                <w:sz w:val="21"/>
                <w:szCs w:val="21"/>
              </w:rPr>
              <w:t>6</w:t>
            </w:r>
          </w:p>
        </w:tc>
      </w:tr>
      <w:tr w:rsidR="00E96EA5" w:rsidRPr="006B2AAB" w:rsidTr="008C2B3B">
        <w:trPr>
          <w:trHeight w:val="300"/>
        </w:trPr>
        <w:tc>
          <w:tcPr>
            <w:tcW w:w="1413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Tornee, 2004</w:t>
            </w:r>
          </w:p>
        </w:tc>
        <w:tc>
          <w:tcPr>
            <w:tcW w:w="1220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70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3</w:t>
            </w:r>
            <w:r w:rsidR="00266C7E">
              <w:rPr>
                <w:sz w:val="21"/>
                <w:szCs w:val="21"/>
              </w:rPr>
              <w:t>5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.1</w:t>
            </w:r>
            <w:r w:rsidR="00266C7E">
              <w:rPr>
                <w:sz w:val="21"/>
                <w:szCs w:val="21"/>
              </w:rPr>
              <w:t>6</w:t>
            </w:r>
          </w:p>
        </w:tc>
        <w:tc>
          <w:tcPr>
            <w:tcW w:w="1144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7.27098</w:t>
            </w:r>
          </w:p>
        </w:tc>
        <w:tc>
          <w:tcPr>
            <w:tcW w:w="1099" w:type="dxa"/>
            <w:noWrap/>
            <w:hideMark/>
          </w:tcPr>
          <w:p w:rsidR="00E96EA5" w:rsidRPr="006B2AAB" w:rsidRDefault="00E96EA5" w:rsidP="00266C7E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0</w:t>
            </w:r>
            <w:r w:rsidR="00266C7E">
              <w:rPr>
                <w:sz w:val="21"/>
                <w:szCs w:val="21"/>
              </w:rPr>
              <w:t>1</w:t>
            </w:r>
          </w:p>
        </w:tc>
        <w:tc>
          <w:tcPr>
            <w:tcW w:w="744" w:type="dxa"/>
            <w:noWrap/>
            <w:hideMark/>
          </w:tcPr>
          <w:p w:rsidR="00E96EA5" w:rsidRPr="006B2AAB" w:rsidRDefault="00410F8F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56.00</w:t>
            </w:r>
          </w:p>
        </w:tc>
        <w:tc>
          <w:tcPr>
            <w:tcW w:w="1286" w:type="dxa"/>
            <w:noWrap/>
            <w:hideMark/>
          </w:tcPr>
          <w:p w:rsidR="00E96EA5" w:rsidRPr="006B2AAB" w:rsidRDefault="00E96EA5" w:rsidP="00410F8F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8.09</w:t>
            </w:r>
          </w:p>
        </w:tc>
        <w:tc>
          <w:tcPr>
            <w:tcW w:w="1015" w:type="dxa"/>
            <w:noWrap/>
            <w:hideMark/>
          </w:tcPr>
          <w:p w:rsidR="00E96EA5" w:rsidRPr="006B2AAB" w:rsidRDefault="00E96EA5" w:rsidP="00410F8F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76.36</w:t>
            </w:r>
          </w:p>
        </w:tc>
      </w:tr>
    </w:tbl>
    <w:p w:rsidR="00E96EA5" w:rsidRPr="006B2AAB" w:rsidRDefault="00E96EA5" w:rsidP="00E96EA5">
      <w:pPr>
        <w:rPr>
          <w:sz w:val="21"/>
          <w:szCs w:val="21"/>
        </w:rPr>
      </w:pPr>
      <w:r w:rsidRPr="006B2AAB">
        <w:rPr>
          <w:sz w:val="21"/>
          <w:szCs w:val="21"/>
        </w:rPr>
        <w:fldChar w:fldCharType="end"/>
      </w:r>
    </w:p>
    <w:p w:rsidR="0079613E" w:rsidRDefault="00E96EA5" w:rsidP="0079613E">
      <w:pPr>
        <w:pStyle w:val="Heading1"/>
      </w:pPr>
      <w:bookmarkStart w:id="8" w:name="_Toc481143224"/>
      <w:r w:rsidRPr="006B2AAB">
        <w:t xml:space="preserve">Table </w:t>
      </w:r>
      <w:r w:rsidR="00F24B68">
        <w:t>8</w:t>
      </w:r>
      <w:r w:rsidRPr="006B2AAB">
        <w:t>: Sensitivity analysis result for studies included in meta-analyses of HIV sero-status Crude odds ratios</w:t>
      </w:r>
      <w:bookmarkEnd w:id="8"/>
      <w:r w:rsidRPr="006B2AAB">
        <w:t xml:space="preserve"> </w:t>
      </w:r>
    </w:p>
    <w:p w:rsidR="00E96EA5" w:rsidRPr="006B2AAB" w:rsidRDefault="00E96EA5" w:rsidP="00F24B68">
      <w:pPr>
        <w:rPr>
          <w:sz w:val="21"/>
          <w:szCs w:val="21"/>
        </w:rPr>
      </w:pPr>
      <w:r w:rsidRPr="006B2AAB">
        <w:rPr>
          <w:sz w:val="21"/>
          <w:szCs w:val="21"/>
        </w:rPr>
        <w:fldChar w:fldCharType="begin"/>
      </w:r>
      <w:r w:rsidRPr="006B2AAB">
        <w:rPr>
          <w:sz w:val="21"/>
          <w:szCs w:val="21"/>
        </w:rPr>
        <w:instrText xml:space="preserve"> LINK </w:instrText>
      </w:r>
      <w:r w:rsidR="00293366">
        <w:rPr>
          <w:sz w:val="21"/>
          <w:szCs w:val="21"/>
        </w:rPr>
        <w:instrText xml:space="preserve">Excel.SheetBinaryMacroEnabled.12 "C:\\Users\\ymel0001\\Dropbox\\Yayehirad Private\\LR\\CSV\\HIVCOR.csv" HIVCOR!R4C1:R13C9 </w:instrText>
      </w:r>
      <w:r w:rsidRPr="006B2AAB">
        <w:rPr>
          <w:sz w:val="21"/>
          <w:szCs w:val="21"/>
        </w:rPr>
        <w:instrText xml:space="preserve">\a \f 5 \h  \* MERGEFORMAT </w:instrText>
      </w:r>
      <w:r w:rsidRPr="006B2AAB">
        <w:rPr>
          <w:sz w:val="21"/>
          <w:szCs w:val="21"/>
        </w:rPr>
        <w:fldChar w:fldCharType="separate"/>
      </w:r>
    </w:p>
    <w:tbl>
      <w:tblPr>
        <w:tblStyle w:val="TableGrid2"/>
        <w:tblW w:w="9634" w:type="dxa"/>
        <w:tblLook w:val="04A0" w:firstRow="1" w:lastRow="0" w:firstColumn="1" w:lastColumn="0" w:noHBand="0" w:noVBand="1"/>
      </w:tblPr>
      <w:tblGrid>
        <w:gridCol w:w="1838"/>
        <w:gridCol w:w="1134"/>
        <w:gridCol w:w="992"/>
        <w:gridCol w:w="851"/>
        <w:gridCol w:w="1134"/>
        <w:gridCol w:w="992"/>
        <w:gridCol w:w="709"/>
        <w:gridCol w:w="850"/>
        <w:gridCol w:w="1134"/>
      </w:tblGrid>
      <w:tr w:rsidR="00E96EA5" w:rsidRPr="006B2AAB" w:rsidTr="00D2687C">
        <w:trPr>
          <w:trHeight w:val="300"/>
        </w:trPr>
        <w:tc>
          <w:tcPr>
            <w:tcW w:w="1838" w:type="dxa"/>
            <w:noWrap/>
            <w:hideMark/>
          </w:tcPr>
          <w:p w:rsidR="00E96EA5" w:rsidRPr="006B2AAB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6B2AAB">
              <w:rPr>
                <w:b/>
                <w:bCs/>
                <w:sz w:val="21"/>
                <w:szCs w:val="21"/>
              </w:rPr>
              <w:t>Excluded study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6B2AAB">
              <w:rPr>
                <w:b/>
                <w:bCs/>
                <w:sz w:val="21"/>
                <w:szCs w:val="21"/>
              </w:rPr>
              <w:t>Pooled OR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6B2AAB">
              <w:rPr>
                <w:b/>
                <w:bCs/>
                <w:sz w:val="21"/>
                <w:szCs w:val="21"/>
              </w:rPr>
              <w:t>LCI 95%</w:t>
            </w:r>
          </w:p>
        </w:tc>
        <w:tc>
          <w:tcPr>
            <w:tcW w:w="851" w:type="dxa"/>
            <w:noWrap/>
            <w:hideMark/>
          </w:tcPr>
          <w:p w:rsidR="00E96EA5" w:rsidRPr="006B2AAB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6B2AAB">
              <w:rPr>
                <w:b/>
                <w:bCs/>
                <w:sz w:val="21"/>
                <w:szCs w:val="21"/>
              </w:rPr>
              <w:t>HCI 95%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6B2AAB">
              <w:rPr>
                <w:b/>
                <w:bCs/>
                <w:sz w:val="21"/>
                <w:szCs w:val="21"/>
              </w:rPr>
              <w:t>Cochran Q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FC0111">
            <w:pPr>
              <w:rPr>
                <w:b/>
                <w:bCs/>
                <w:sz w:val="21"/>
                <w:szCs w:val="21"/>
              </w:rPr>
            </w:pPr>
            <w:r w:rsidRPr="006B2AAB">
              <w:rPr>
                <w:b/>
                <w:bCs/>
                <w:sz w:val="21"/>
                <w:szCs w:val="21"/>
              </w:rPr>
              <w:t>p</w:t>
            </w:r>
          </w:p>
        </w:tc>
        <w:tc>
          <w:tcPr>
            <w:tcW w:w="709" w:type="dxa"/>
            <w:noWrap/>
            <w:hideMark/>
          </w:tcPr>
          <w:p w:rsidR="00E96EA5" w:rsidRPr="006B2AAB" w:rsidRDefault="00E96EA5" w:rsidP="00194027">
            <w:pPr>
              <w:rPr>
                <w:b/>
                <w:bCs/>
                <w:sz w:val="21"/>
                <w:szCs w:val="21"/>
              </w:rPr>
            </w:pPr>
            <w:r w:rsidRPr="006B2AAB">
              <w:rPr>
                <w:b/>
                <w:bCs/>
                <w:sz w:val="21"/>
                <w:szCs w:val="21"/>
              </w:rPr>
              <w:t>I</w:t>
            </w:r>
            <w:r w:rsidRPr="00194027">
              <w:rPr>
                <w:b/>
                <w:bCs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850" w:type="dxa"/>
            <w:noWrap/>
            <w:hideMark/>
          </w:tcPr>
          <w:p w:rsidR="00E96EA5" w:rsidRPr="006B2AAB" w:rsidRDefault="00194027" w:rsidP="00FC0111">
            <w:pPr>
              <w:rPr>
                <w:b/>
                <w:bCs/>
                <w:sz w:val="21"/>
                <w:szCs w:val="21"/>
              </w:rPr>
            </w:pPr>
            <w:r>
              <w:rPr>
                <w:b/>
                <w:bCs/>
                <w:sz w:val="21"/>
                <w:szCs w:val="21"/>
              </w:rPr>
              <w:t>I</w:t>
            </w:r>
            <w:r w:rsidR="00E96EA5" w:rsidRPr="00194027">
              <w:rPr>
                <w:b/>
                <w:bCs/>
                <w:sz w:val="21"/>
                <w:szCs w:val="21"/>
                <w:vertAlign w:val="superscript"/>
              </w:rPr>
              <w:t>2</w:t>
            </w:r>
            <w:r w:rsidR="00E96EA5" w:rsidRPr="006B2AAB">
              <w:rPr>
                <w:b/>
                <w:bCs/>
                <w:sz w:val="21"/>
                <w:szCs w:val="21"/>
              </w:rPr>
              <w:t xml:space="preserve"> LCI 95%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194027" w:rsidP="00FC0111">
            <w:pPr>
              <w:rPr>
                <w:b/>
                <w:bCs/>
                <w:sz w:val="21"/>
                <w:szCs w:val="21"/>
              </w:rPr>
            </w:pPr>
            <w:r>
              <w:rPr>
                <w:b/>
                <w:bCs/>
                <w:sz w:val="21"/>
                <w:szCs w:val="21"/>
              </w:rPr>
              <w:t>I</w:t>
            </w:r>
            <w:r w:rsidR="00E96EA5" w:rsidRPr="00194027">
              <w:rPr>
                <w:b/>
                <w:bCs/>
                <w:sz w:val="21"/>
                <w:szCs w:val="21"/>
                <w:vertAlign w:val="superscript"/>
              </w:rPr>
              <w:t>2</w:t>
            </w:r>
            <w:r w:rsidR="00E96EA5" w:rsidRPr="006B2AAB">
              <w:rPr>
                <w:b/>
                <w:bCs/>
                <w:sz w:val="21"/>
                <w:szCs w:val="21"/>
              </w:rPr>
              <w:t xml:space="preserve"> HCI 95%</w:t>
            </w:r>
          </w:p>
        </w:tc>
      </w:tr>
      <w:tr w:rsidR="00E96EA5" w:rsidRPr="006B2AAB" w:rsidTr="00D2687C">
        <w:trPr>
          <w:trHeight w:val="300"/>
        </w:trPr>
        <w:tc>
          <w:tcPr>
            <w:tcW w:w="1838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Carvalho, 2001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8</w:t>
            </w:r>
            <w:r w:rsidR="00D2687C">
              <w:rPr>
                <w:sz w:val="21"/>
                <w:szCs w:val="21"/>
              </w:rPr>
              <w:t>2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57</w:t>
            </w:r>
          </w:p>
        </w:tc>
        <w:tc>
          <w:tcPr>
            <w:tcW w:w="851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16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34.9</w:t>
            </w:r>
            <w:r w:rsidR="00D2687C">
              <w:rPr>
                <w:sz w:val="21"/>
                <w:szCs w:val="21"/>
              </w:rPr>
              <w:t>7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13E-05</w:t>
            </w:r>
          </w:p>
        </w:tc>
        <w:tc>
          <w:tcPr>
            <w:tcW w:w="709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79.98</w:t>
            </w:r>
          </w:p>
        </w:tc>
        <w:tc>
          <w:tcPr>
            <w:tcW w:w="850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61.16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9.68</w:t>
            </w:r>
          </w:p>
        </w:tc>
      </w:tr>
      <w:tr w:rsidR="00E96EA5" w:rsidRPr="006B2AAB" w:rsidTr="00D2687C">
        <w:trPr>
          <w:trHeight w:val="300"/>
        </w:trPr>
        <w:tc>
          <w:tcPr>
            <w:tcW w:w="1838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Cayla, 1996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6</w:t>
            </w:r>
            <w:r w:rsidR="00D2687C">
              <w:rPr>
                <w:sz w:val="21"/>
                <w:szCs w:val="21"/>
              </w:rPr>
              <w:t>8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49</w:t>
            </w:r>
          </w:p>
        </w:tc>
        <w:tc>
          <w:tcPr>
            <w:tcW w:w="851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93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29.89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9.94E-05</w:t>
            </w:r>
          </w:p>
        </w:tc>
        <w:tc>
          <w:tcPr>
            <w:tcW w:w="709" w:type="dxa"/>
            <w:noWrap/>
            <w:hideMark/>
          </w:tcPr>
          <w:p w:rsidR="00E96EA5" w:rsidRPr="006B2AAB" w:rsidRDefault="00D2687C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76.58</w:t>
            </w:r>
          </w:p>
        </w:tc>
        <w:tc>
          <w:tcPr>
            <w:tcW w:w="850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53.33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8.2</w:t>
            </w:r>
            <w:r w:rsidR="00D2687C">
              <w:rPr>
                <w:sz w:val="21"/>
                <w:szCs w:val="21"/>
              </w:rPr>
              <w:t>5</w:t>
            </w:r>
          </w:p>
        </w:tc>
      </w:tr>
      <w:tr w:rsidR="00E96EA5" w:rsidRPr="006B2AAB" w:rsidTr="00D2687C">
        <w:trPr>
          <w:trHeight w:val="300"/>
        </w:trPr>
        <w:tc>
          <w:tcPr>
            <w:tcW w:w="1838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Godoy, 2013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7</w:t>
            </w:r>
            <w:r w:rsidR="00D2687C">
              <w:rPr>
                <w:sz w:val="21"/>
                <w:szCs w:val="21"/>
              </w:rPr>
              <w:t>1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4</w:t>
            </w:r>
            <w:r w:rsidR="00D2687C">
              <w:rPr>
                <w:sz w:val="21"/>
                <w:szCs w:val="21"/>
              </w:rPr>
              <w:t>8</w:t>
            </w:r>
          </w:p>
        </w:tc>
        <w:tc>
          <w:tcPr>
            <w:tcW w:w="851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05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30.3</w:t>
            </w:r>
            <w:r w:rsidR="00D2687C">
              <w:rPr>
                <w:sz w:val="21"/>
                <w:szCs w:val="21"/>
              </w:rPr>
              <w:t>1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.34E-05</w:t>
            </w:r>
          </w:p>
        </w:tc>
        <w:tc>
          <w:tcPr>
            <w:tcW w:w="709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76.90</w:t>
            </w:r>
          </w:p>
        </w:tc>
        <w:tc>
          <w:tcPr>
            <w:tcW w:w="850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54.08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8.38</w:t>
            </w:r>
          </w:p>
        </w:tc>
      </w:tr>
      <w:tr w:rsidR="00E96EA5" w:rsidRPr="006B2AAB" w:rsidTr="00D2687C">
        <w:trPr>
          <w:trHeight w:val="300"/>
        </w:trPr>
        <w:tc>
          <w:tcPr>
            <w:tcW w:w="1838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Grandjean, 2015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73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51</w:t>
            </w:r>
          </w:p>
        </w:tc>
        <w:tc>
          <w:tcPr>
            <w:tcW w:w="851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0</w:t>
            </w:r>
            <w:r w:rsidR="00D2687C">
              <w:rPr>
                <w:sz w:val="21"/>
                <w:szCs w:val="21"/>
              </w:rPr>
              <w:t>6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40.56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9.83E-07</w:t>
            </w:r>
          </w:p>
        </w:tc>
        <w:tc>
          <w:tcPr>
            <w:tcW w:w="709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2.74</w:t>
            </w:r>
          </w:p>
        </w:tc>
        <w:tc>
          <w:tcPr>
            <w:tcW w:w="850" w:type="dxa"/>
            <w:noWrap/>
            <w:hideMark/>
          </w:tcPr>
          <w:p w:rsidR="00E96EA5" w:rsidRPr="006B2AAB" w:rsidRDefault="00D2687C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67.35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90.8</w:t>
            </w:r>
            <w:r w:rsidR="00D2687C">
              <w:rPr>
                <w:sz w:val="21"/>
                <w:szCs w:val="21"/>
              </w:rPr>
              <w:t>8</w:t>
            </w:r>
          </w:p>
        </w:tc>
      </w:tr>
      <w:tr w:rsidR="00E96EA5" w:rsidRPr="006B2AAB" w:rsidTr="00D2687C">
        <w:trPr>
          <w:trHeight w:val="300"/>
        </w:trPr>
        <w:tc>
          <w:tcPr>
            <w:tcW w:w="1838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Loredo, 2014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79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5</w:t>
            </w:r>
            <w:r w:rsidR="00D2687C">
              <w:rPr>
                <w:sz w:val="21"/>
                <w:szCs w:val="21"/>
              </w:rPr>
              <w:t>6</w:t>
            </w:r>
          </w:p>
        </w:tc>
        <w:tc>
          <w:tcPr>
            <w:tcW w:w="851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1</w:t>
            </w:r>
            <w:r w:rsidR="00D2687C">
              <w:rPr>
                <w:sz w:val="21"/>
                <w:szCs w:val="21"/>
              </w:rPr>
              <w:t>2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39.46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60E-06</w:t>
            </w:r>
          </w:p>
        </w:tc>
        <w:tc>
          <w:tcPr>
            <w:tcW w:w="709" w:type="dxa"/>
            <w:noWrap/>
            <w:hideMark/>
          </w:tcPr>
          <w:p w:rsidR="00E96EA5" w:rsidRPr="006B2AAB" w:rsidRDefault="00D2687C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82.26</w:t>
            </w:r>
          </w:p>
        </w:tc>
        <w:tc>
          <w:tcPr>
            <w:tcW w:w="850" w:type="dxa"/>
            <w:noWrap/>
            <w:hideMark/>
          </w:tcPr>
          <w:p w:rsidR="00E96EA5" w:rsidRPr="006B2AAB" w:rsidRDefault="00D2687C" w:rsidP="00FC0111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66.28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90.6</w:t>
            </w:r>
            <w:r w:rsidR="00D2687C">
              <w:rPr>
                <w:sz w:val="21"/>
                <w:szCs w:val="21"/>
              </w:rPr>
              <w:t>7</w:t>
            </w:r>
          </w:p>
        </w:tc>
      </w:tr>
      <w:tr w:rsidR="00E96EA5" w:rsidRPr="006B2AAB" w:rsidTr="00D2687C">
        <w:trPr>
          <w:trHeight w:val="300"/>
        </w:trPr>
        <w:tc>
          <w:tcPr>
            <w:tcW w:w="1838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Martinez, 2016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76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49</w:t>
            </w:r>
          </w:p>
        </w:tc>
        <w:tc>
          <w:tcPr>
            <w:tcW w:w="851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17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36.0</w:t>
            </w:r>
            <w:r w:rsidR="00D2687C">
              <w:rPr>
                <w:sz w:val="21"/>
                <w:szCs w:val="21"/>
              </w:rPr>
              <w:t>1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7.22E-06</w:t>
            </w:r>
          </w:p>
        </w:tc>
        <w:tc>
          <w:tcPr>
            <w:tcW w:w="709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0.56</w:t>
            </w:r>
          </w:p>
        </w:tc>
        <w:tc>
          <w:tcPr>
            <w:tcW w:w="850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62.47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D2687C" w:rsidP="00D2687C">
            <w:pPr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89.93</w:t>
            </w:r>
          </w:p>
        </w:tc>
      </w:tr>
      <w:tr w:rsidR="00E96EA5" w:rsidRPr="006B2AAB" w:rsidTr="00D2687C">
        <w:trPr>
          <w:trHeight w:val="300"/>
        </w:trPr>
        <w:tc>
          <w:tcPr>
            <w:tcW w:w="1838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Mohammad, 2002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81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57</w:t>
            </w:r>
          </w:p>
        </w:tc>
        <w:tc>
          <w:tcPr>
            <w:tcW w:w="851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1</w:t>
            </w:r>
            <w:r w:rsidR="00D2687C">
              <w:rPr>
                <w:sz w:val="21"/>
                <w:szCs w:val="21"/>
              </w:rPr>
              <w:t>5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37.60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3.61E-06</w:t>
            </w:r>
          </w:p>
        </w:tc>
        <w:tc>
          <w:tcPr>
            <w:tcW w:w="709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1.38</w:t>
            </w:r>
          </w:p>
        </w:tc>
        <w:tc>
          <w:tcPr>
            <w:tcW w:w="850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64.3</w:t>
            </w:r>
            <w:r w:rsidR="00D2687C">
              <w:rPr>
                <w:sz w:val="21"/>
                <w:szCs w:val="21"/>
              </w:rPr>
              <w:t>3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90.28</w:t>
            </w:r>
          </w:p>
        </w:tc>
      </w:tr>
      <w:tr w:rsidR="00E96EA5" w:rsidRPr="006B2AAB" w:rsidTr="00D2687C">
        <w:trPr>
          <w:trHeight w:val="300"/>
        </w:trPr>
        <w:tc>
          <w:tcPr>
            <w:tcW w:w="1838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Nunn, 1994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72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</w:t>
            </w:r>
            <w:r w:rsidR="00D2687C">
              <w:rPr>
                <w:sz w:val="21"/>
                <w:szCs w:val="21"/>
              </w:rPr>
              <w:t>50</w:t>
            </w:r>
          </w:p>
        </w:tc>
        <w:tc>
          <w:tcPr>
            <w:tcW w:w="851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04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39.64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47E-06</w:t>
            </w:r>
          </w:p>
        </w:tc>
        <w:tc>
          <w:tcPr>
            <w:tcW w:w="709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2.34</w:t>
            </w:r>
          </w:p>
        </w:tc>
        <w:tc>
          <w:tcPr>
            <w:tcW w:w="850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66.46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90.70</w:t>
            </w:r>
          </w:p>
        </w:tc>
      </w:tr>
      <w:tr w:rsidR="00E96EA5" w:rsidRPr="006B2AAB" w:rsidTr="00D2687C">
        <w:trPr>
          <w:trHeight w:val="300"/>
        </w:trPr>
        <w:tc>
          <w:tcPr>
            <w:tcW w:w="1838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Teixeira, 2001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84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0.6</w:t>
            </w:r>
            <w:r w:rsidR="00D2687C">
              <w:rPr>
                <w:sz w:val="21"/>
                <w:szCs w:val="21"/>
              </w:rPr>
              <w:t>1</w:t>
            </w:r>
          </w:p>
        </w:tc>
        <w:tc>
          <w:tcPr>
            <w:tcW w:w="851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1.17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32.0</w:t>
            </w:r>
            <w:r w:rsidR="00D2687C">
              <w:rPr>
                <w:sz w:val="21"/>
                <w:szCs w:val="21"/>
              </w:rPr>
              <w:t>5</w:t>
            </w:r>
          </w:p>
        </w:tc>
        <w:tc>
          <w:tcPr>
            <w:tcW w:w="992" w:type="dxa"/>
            <w:noWrap/>
            <w:hideMark/>
          </w:tcPr>
          <w:p w:rsidR="00E96EA5" w:rsidRPr="006B2AAB" w:rsidRDefault="00E96EA5" w:rsidP="00FC0111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3.98E-05</w:t>
            </w:r>
          </w:p>
        </w:tc>
        <w:tc>
          <w:tcPr>
            <w:tcW w:w="709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78.1</w:t>
            </w:r>
            <w:r w:rsidR="00D2687C">
              <w:rPr>
                <w:sz w:val="21"/>
                <w:szCs w:val="21"/>
              </w:rPr>
              <w:t>6</w:t>
            </w:r>
          </w:p>
        </w:tc>
        <w:tc>
          <w:tcPr>
            <w:tcW w:w="850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56.99</w:t>
            </w:r>
          </w:p>
        </w:tc>
        <w:tc>
          <w:tcPr>
            <w:tcW w:w="1134" w:type="dxa"/>
            <w:noWrap/>
            <w:hideMark/>
          </w:tcPr>
          <w:p w:rsidR="00E96EA5" w:rsidRPr="006B2AAB" w:rsidRDefault="00E96EA5" w:rsidP="00D2687C">
            <w:pPr>
              <w:rPr>
                <w:sz w:val="21"/>
                <w:szCs w:val="21"/>
              </w:rPr>
            </w:pPr>
            <w:r w:rsidRPr="006B2AAB">
              <w:rPr>
                <w:sz w:val="21"/>
                <w:szCs w:val="21"/>
              </w:rPr>
              <w:t>88.9</w:t>
            </w:r>
            <w:r w:rsidR="00D2687C">
              <w:rPr>
                <w:sz w:val="21"/>
                <w:szCs w:val="21"/>
              </w:rPr>
              <w:t>1</w:t>
            </w:r>
          </w:p>
        </w:tc>
      </w:tr>
    </w:tbl>
    <w:p w:rsidR="00E96EA5" w:rsidRPr="006B2AAB" w:rsidRDefault="00E96EA5" w:rsidP="00E96EA5">
      <w:pPr>
        <w:rPr>
          <w:sz w:val="21"/>
          <w:szCs w:val="21"/>
        </w:rPr>
      </w:pPr>
      <w:r w:rsidRPr="006B2AAB">
        <w:rPr>
          <w:sz w:val="21"/>
          <w:szCs w:val="21"/>
        </w:rPr>
        <w:fldChar w:fldCharType="end"/>
      </w:r>
    </w:p>
    <w:p w:rsidR="007B37AC" w:rsidRDefault="007B37AC" w:rsidP="00E96EA5"/>
    <w:p w:rsidR="007B37AC" w:rsidRDefault="007B37AC" w:rsidP="00E96EA5"/>
    <w:p w:rsidR="00E96EA5" w:rsidRPr="00C41065" w:rsidRDefault="00E96EA5" w:rsidP="00530AAF">
      <w:pPr>
        <w:pStyle w:val="Heading1"/>
      </w:pPr>
      <w:bookmarkStart w:id="9" w:name="_Toc481143225"/>
      <w:r w:rsidRPr="00C41065">
        <w:t>Figure 1-Flowchart of the identification, screening, and inclusion/exclusion of studies</w:t>
      </w:r>
      <w:bookmarkEnd w:id="9"/>
    </w:p>
    <w:p w:rsidR="00E96EA5" w:rsidRDefault="00E96EA5" w:rsidP="00E96EA5">
      <w:r>
        <w:rPr>
          <w:noProof/>
          <w:lang w:val="en-IN" w:eastAsia="en-IN"/>
        </w:rPr>
        <w:drawing>
          <wp:inline distT="0" distB="0" distL="0" distR="0" wp14:anchorId="2AAB58B2" wp14:editId="0A7668C7">
            <wp:extent cx="5731510" cy="6538595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538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96EA5" w:rsidRDefault="00E96EA5" w:rsidP="00E96EA5"/>
    <w:p w:rsidR="007B37AC" w:rsidRDefault="007B37AC" w:rsidP="00E96EA5"/>
    <w:p w:rsidR="007B37AC" w:rsidRDefault="007B37AC" w:rsidP="00E96EA5"/>
    <w:p w:rsidR="007B37AC" w:rsidRDefault="007B37AC" w:rsidP="00E96EA5"/>
    <w:p w:rsidR="007B37AC" w:rsidRDefault="007B37AC" w:rsidP="00E96EA5"/>
    <w:p w:rsidR="007B37AC" w:rsidRDefault="007B37AC" w:rsidP="00E96EA5"/>
    <w:p w:rsidR="00E96EA5" w:rsidRDefault="00E96EA5" w:rsidP="00530AAF">
      <w:pPr>
        <w:pStyle w:val="Heading1"/>
      </w:pPr>
      <w:bookmarkStart w:id="10" w:name="_Toc481143226"/>
      <w:r w:rsidRPr="00C41065">
        <w:t>Figure 2</w:t>
      </w:r>
      <w:r>
        <w:t xml:space="preserve">- </w:t>
      </w:r>
      <w:r w:rsidRPr="00C41065">
        <w:t xml:space="preserve">Forest plot of crude odds ratios for the association between index </w:t>
      </w:r>
      <w:r w:rsidR="00DD578F">
        <w:t>patient</w:t>
      </w:r>
      <w:r w:rsidRPr="00C41065">
        <w:t xml:space="preserve"> sputum smear-positivity and infectiousness. * indicates that these studies take contact active disease as an outcome</w:t>
      </w:r>
      <w:bookmarkEnd w:id="10"/>
    </w:p>
    <w:p w:rsidR="00E96EA5" w:rsidRPr="006B2AAB" w:rsidRDefault="00E96EA5" w:rsidP="00E96EA5"/>
    <w:p w:rsidR="00E96EA5" w:rsidRDefault="00E96EA5" w:rsidP="00E96EA5"/>
    <w:p w:rsidR="00E96EA5" w:rsidRDefault="00070F2D" w:rsidP="00E96EA5">
      <w:r w:rsidRPr="00070F2D">
        <w:rPr>
          <w:noProof/>
          <w:lang w:val="en-IN" w:eastAsia="en-IN"/>
        </w:rPr>
        <w:drawing>
          <wp:inline distT="0" distB="0" distL="0" distR="0">
            <wp:extent cx="5731510" cy="4447340"/>
            <wp:effectExtent l="0" t="0" r="254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4473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96EA5" w:rsidRDefault="00E96EA5" w:rsidP="00E96EA5"/>
    <w:p w:rsidR="00E96EA5" w:rsidRDefault="00E96EA5" w:rsidP="00E96EA5"/>
    <w:p w:rsidR="00E96EA5" w:rsidRDefault="00E96EA5" w:rsidP="00E96EA5"/>
    <w:p w:rsidR="00E96EA5" w:rsidRDefault="00E96EA5" w:rsidP="00E96EA5"/>
    <w:p w:rsidR="00E96EA5" w:rsidRDefault="00E96EA5" w:rsidP="00E96EA5"/>
    <w:p w:rsidR="00E96EA5" w:rsidRDefault="00E96EA5" w:rsidP="00E96EA5"/>
    <w:p w:rsidR="00E96EA5" w:rsidRDefault="00E96EA5" w:rsidP="00E96EA5"/>
    <w:p w:rsidR="00E96EA5" w:rsidRDefault="00E96EA5" w:rsidP="00E96EA5"/>
    <w:p w:rsidR="00E96EA5" w:rsidRDefault="00E96EA5" w:rsidP="00E96EA5"/>
    <w:p w:rsidR="00E96EA5" w:rsidRDefault="00E96EA5" w:rsidP="00E96EA5"/>
    <w:p w:rsidR="00E96EA5" w:rsidRPr="006B2AAB" w:rsidRDefault="00E96EA5" w:rsidP="00E96EA5"/>
    <w:p w:rsidR="00E96EA5" w:rsidRPr="006B2AAB" w:rsidRDefault="00E96EA5" w:rsidP="00530AAF">
      <w:pPr>
        <w:pStyle w:val="Heading1"/>
      </w:pPr>
      <w:bookmarkStart w:id="11" w:name="_Toc481143227"/>
      <w:r w:rsidRPr="00C41065">
        <w:t>Figure 3</w:t>
      </w:r>
      <w:r>
        <w:t>-</w:t>
      </w:r>
      <w:r w:rsidRPr="00C41065">
        <w:t xml:space="preserve">Forest plot of the association between index </w:t>
      </w:r>
      <w:r w:rsidR="00DD578F">
        <w:t>patient</w:t>
      </w:r>
      <w:r w:rsidRPr="00C41065">
        <w:t xml:space="preserve"> lung cavitation and infectiousness from crude odds ratio analysis. * indicates that these studies take contact active disease as an outcome</w:t>
      </w:r>
      <w:bookmarkEnd w:id="11"/>
    </w:p>
    <w:p w:rsidR="00E96EA5" w:rsidRPr="006B2AAB" w:rsidRDefault="00070F2D" w:rsidP="00E96EA5">
      <w:r w:rsidRPr="00070F2D">
        <w:rPr>
          <w:noProof/>
          <w:lang w:val="en-IN" w:eastAsia="en-IN"/>
        </w:rPr>
        <w:drawing>
          <wp:inline distT="0" distB="0" distL="0" distR="0">
            <wp:extent cx="5731510" cy="4803128"/>
            <wp:effectExtent l="0" t="0" r="254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8031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96EA5" w:rsidRDefault="00E96EA5" w:rsidP="00E96EA5"/>
    <w:p w:rsidR="00E96EA5" w:rsidRDefault="00E96EA5" w:rsidP="00E96EA5"/>
    <w:p w:rsidR="00E96EA5" w:rsidRDefault="00E96EA5" w:rsidP="00E96EA5"/>
    <w:p w:rsidR="00E96EA5" w:rsidRDefault="00E96EA5" w:rsidP="00E96EA5"/>
    <w:p w:rsidR="00E96EA5" w:rsidRDefault="00E96EA5" w:rsidP="00E96EA5"/>
    <w:p w:rsidR="00E96EA5" w:rsidRDefault="00E96EA5" w:rsidP="00E96EA5"/>
    <w:p w:rsidR="00E96EA5" w:rsidRDefault="00E96EA5" w:rsidP="00E96EA5"/>
    <w:p w:rsidR="00E96EA5" w:rsidRDefault="00E96EA5" w:rsidP="00E96EA5"/>
    <w:p w:rsidR="00E96EA5" w:rsidRDefault="00E96EA5" w:rsidP="00E96EA5"/>
    <w:p w:rsidR="00E96EA5" w:rsidRDefault="00E96EA5" w:rsidP="00E96EA5"/>
    <w:p w:rsidR="00E96EA5" w:rsidRDefault="00E96EA5" w:rsidP="00E96EA5"/>
    <w:p w:rsidR="00E96EA5" w:rsidRDefault="00E96EA5" w:rsidP="00E96EA5"/>
    <w:p w:rsidR="00E96EA5" w:rsidRDefault="00E96EA5" w:rsidP="00E96EA5"/>
    <w:p w:rsidR="00E96EA5" w:rsidRPr="00530AAF" w:rsidRDefault="00E96EA5" w:rsidP="00E96EA5">
      <w:pPr>
        <w:rPr>
          <w:rStyle w:val="Heading1Char"/>
        </w:rPr>
      </w:pPr>
      <w:r w:rsidRPr="00C41065">
        <w:t>Figure 4</w:t>
      </w:r>
      <w:r>
        <w:t>-</w:t>
      </w:r>
      <w:r w:rsidRPr="00C41065">
        <w:t xml:space="preserve">Forest plot of the association between index </w:t>
      </w:r>
      <w:r w:rsidR="00DD578F">
        <w:t>patient</w:t>
      </w:r>
      <w:r w:rsidRPr="00C41065">
        <w:t xml:space="preserve"> HIV sero-positivity and infectiousness </w:t>
      </w:r>
      <w:r w:rsidRPr="00530AAF">
        <w:rPr>
          <w:rStyle w:val="Heading1Char"/>
        </w:rPr>
        <w:t>from crude odds ratio analysis. * indicates that these studies take contact active disease as an outcome</w:t>
      </w:r>
    </w:p>
    <w:p w:rsidR="00E96EA5" w:rsidRPr="006B2AAB" w:rsidRDefault="00070F2D" w:rsidP="00E96EA5">
      <w:r w:rsidRPr="00070F2D">
        <w:rPr>
          <w:noProof/>
          <w:lang w:val="en-IN" w:eastAsia="en-IN"/>
        </w:rPr>
        <w:drawing>
          <wp:inline distT="0" distB="0" distL="0" distR="0">
            <wp:extent cx="5731510" cy="3913660"/>
            <wp:effectExtent l="0" t="0" r="254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913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96EA5" w:rsidRDefault="00E96EA5" w:rsidP="00530AAF">
      <w:pPr>
        <w:pStyle w:val="Heading1"/>
      </w:pPr>
      <w:bookmarkStart w:id="12" w:name="_Toc481143228"/>
      <w:r w:rsidRPr="003B18DF">
        <w:t>Figure 5</w:t>
      </w:r>
      <w:r>
        <w:t>-</w:t>
      </w:r>
      <w:r w:rsidRPr="003B18DF">
        <w:t>Funnel plot of results for the crude odds ratio of the association between sputum smear-positivity and infectiousness</w:t>
      </w:r>
      <w:bookmarkEnd w:id="12"/>
    </w:p>
    <w:p w:rsidR="00E96EA5" w:rsidRPr="006B2AAB" w:rsidRDefault="00CD20F6" w:rsidP="00E96EA5">
      <w:r w:rsidRPr="00CD20F6">
        <w:rPr>
          <w:noProof/>
          <w:lang w:val="en-IN" w:eastAsia="en-IN"/>
        </w:rPr>
        <w:drawing>
          <wp:inline distT="0" distB="0" distL="0" distR="0">
            <wp:extent cx="5731510" cy="2621478"/>
            <wp:effectExtent l="0" t="0" r="2540" b="762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6214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96EA5" w:rsidRPr="006B2AAB" w:rsidRDefault="00E96EA5" w:rsidP="00E96EA5"/>
    <w:p w:rsidR="00E96EA5" w:rsidRDefault="00E96EA5" w:rsidP="00E96EA5"/>
    <w:p w:rsidR="00E96EA5" w:rsidRDefault="00E96EA5" w:rsidP="00E96EA5"/>
    <w:p w:rsidR="00E96EA5" w:rsidRDefault="00E96EA5" w:rsidP="00E96EA5"/>
    <w:p w:rsidR="00E96EA5" w:rsidRDefault="00E96EA5" w:rsidP="00530AAF">
      <w:pPr>
        <w:pStyle w:val="Heading1"/>
      </w:pPr>
      <w:bookmarkStart w:id="13" w:name="_Toc481143229"/>
      <w:r>
        <w:t>Figure 6-</w:t>
      </w:r>
      <w:r w:rsidRPr="003B18DF">
        <w:t>Funnel plot of results for the crude odds ratio of the association between cavitation and infectiousness</w:t>
      </w:r>
      <w:bookmarkEnd w:id="13"/>
    </w:p>
    <w:p w:rsidR="00E96EA5" w:rsidRDefault="00CD20F6" w:rsidP="00E96EA5">
      <w:r w:rsidRPr="00CD20F6">
        <w:rPr>
          <w:noProof/>
          <w:lang w:val="en-IN" w:eastAsia="en-IN"/>
        </w:rPr>
        <w:drawing>
          <wp:inline distT="0" distB="0" distL="0" distR="0">
            <wp:extent cx="5731510" cy="2621478"/>
            <wp:effectExtent l="0" t="0" r="2540" b="762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6214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96EA5" w:rsidRDefault="00E96EA5" w:rsidP="00530AAF">
      <w:pPr>
        <w:pStyle w:val="Heading1"/>
      </w:pPr>
      <w:bookmarkStart w:id="14" w:name="_Toc481143230"/>
      <w:r>
        <w:t>Figure 7-</w:t>
      </w:r>
      <w:r w:rsidRPr="003B18DF">
        <w:t>Funnel plot of results for the crude odds ratio of the association between HIV sero-positivity and infectiousness</w:t>
      </w:r>
      <w:bookmarkEnd w:id="14"/>
    </w:p>
    <w:p w:rsidR="00E96EA5" w:rsidRPr="006B2AAB" w:rsidRDefault="00CD20F6" w:rsidP="00E96EA5">
      <w:r w:rsidRPr="00CD20F6">
        <w:rPr>
          <w:noProof/>
          <w:lang w:val="en-IN" w:eastAsia="en-IN"/>
        </w:rPr>
        <w:drawing>
          <wp:inline distT="0" distB="0" distL="0" distR="0">
            <wp:extent cx="5731510" cy="2621478"/>
            <wp:effectExtent l="0" t="0" r="2540" b="762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6214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96EA5" w:rsidRPr="006B2AAB" w:rsidRDefault="00E96EA5" w:rsidP="00E96EA5"/>
    <w:p w:rsidR="00E96EA5" w:rsidRDefault="00E96EA5" w:rsidP="006B2AAB">
      <w:pPr>
        <w:tabs>
          <w:tab w:val="left" w:pos="5533"/>
        </w:tabs>
      </w:pPr>
    </w:p>
    <w:p w:rsidR="00E96EA5" w:rsidRDefault="00E96EA5" w:rsidP="006B2AAB">
      <w:pPr>
        <w:tabs>
          <w:tab w:val="left" w:pos="5533"/>
        </w:tabs>
      </w:pPr>
    </w:p>
    <w:p w:rsidR="00E96EA5" w:rsidRDefault="00E96EA5" w:rsidP="006B2AAB">
      <w:pPr>
        <w:tabs>
          <w:tab w:val="left" w:pos="5533"/>
        </w:tabs>
      </w:pPr>
    </w:p>
    <w:p w:rsidR="00CA1778" w:rsidRDefault="00CA1778" w:rsidP="00CA1778">
      <w:pPr>
        <w:pStyle w:val="Heading1"/>
      </w:pPr>
      <w:r>
        <w:t>References</w:t>
      </w:r>
    </w:p>
    <w:p w:rsidR="00CA1778" w:rsidRDefault="00CA1778" w:rsidP="006B2AAB">
      <w:pPr>
        <w:tabs>
          <w:tab w:val="left" w:pos="5533"/>
        </w:tabs>
      </w:pPr>
    </w:p>
    <w:p w:rsidR="00CA1778" w:rsidRPr="00CA1778" w:rsidRDefault="00CA1778" w:rsidP="00CA1778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A1778">
        <w:t>(1)</w:t>
      </w:r>
      <w:r w:rsidRPr="00CA1778">
        <w:tab/>
      </w:r>
      <w:r w:rsidRPr="00CA1778">
        <w:rPr>
          <w:b/>
        </w:rPr>
        <w:t>Otero L, et al.</w:t>
      </w:r>
      <w:r w:rsidRPr="00CA1778">
        <w:t xml:space="preserve"> A prospective longitudinal study of tuberculosis among household contacts of smear-positive tuberculosis cases in Lima, Peru. </w:t>
      </w:r>
      <w:r w:rsidRPr="00CA1778">
        <w:rPr>
          <w:i/>
        </w:rPr>
        <w:t>BMC Infectious Diseases</w:t>
      </w:r>
      <w:r w:rsidRPr="00CA1778">
        <w:t xml:space="preserve"> 2016;</w:t>
      </w:r>
      <w:r w:rsidR="00036AD4">
        <w:rPr>
          <w:b/>
        </w:rPr>
        <w:t xml:space="preserve"> 16 (</w:t>
      </w:r>
      <w:r w:rsidRPr="00CA1778">
        <w:t>259)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2)</w:t>
      </w:r>
      <w:r w:rsidRPr="00CA1778">
        <w:tab/>
      </w:r>
      <w:r w:rsidRPr="00CA1778">
        <w:rPr>
          <w:b/>
        </w:rPr>
        <w:t>Nair D, et al.</w:t>
      </w:r>
      <w:r w:rsidRPr="00CA1778">
        <w:t xml:space="preserve"> Household contact screening and yield of tuberculosis cases-a clinic based study in Chennai, South India. </w:t>
      </w:r>
      <w:r w:rsidRPr="00CA1778">
        <w:rPr>
          <w:i/>
        </w:rPr>
        <w:t>PLoS ONE</w:t>
      </w:r>
      <w:r w:rsidRPr="00CA1778">
        <w:t xml:space="preserve"> 2016;</w:t>
      </w:r>
      <w:r w:rsidRPr="00CA1778">
        <w:rPr>
          <w:b/>
        </w:rPr>
        <w:t xml:space="preserve"> 11 (9)</w:t>
      </w:r>
      <w:r w:rsidRPr="00CA1778">
        <w:t>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3)</w:t>
      </w:r>
      <w:r w:rsidRPr="00CA1778">
        <w:tab/>
      </w:r>
      <w:r w:rsidRPr="00CA1778">
        <w:rPr>
          <w:b/>
        </w:rPr>
        <w:t>Jones-Lopez EC, et al.</w:t>
      </w:r>
      <w:r w:rsidRPr="00CA1778">
        <w:t xml:space="preserve"> Cough Aerosols of mycobacterium tuberculosis in the prediction of incident tuberculosis disease in household contacts. </w:t>
      </w:r>
      <w:r w:rsidRPr="00CA1778">
        <w:rPr>
          <w:i/>
        </w:rPr>
        <w:t>Clinical Infectious Diseases</w:t>
      </w:r>
      <w:r w:rsidRPr="00CA1778">
        <w:t xml:space="preserve"> 2016;</w:t>
      </w:r>
      <w:r w:rsidRPr="00CA1778">
        <w:rPr>
          <w:b/>
        </w:rPr>
        <w:t xml:space="preserve"> 63</w:t>
      </w:r>
      <w:r w:rsidRPr="00CA1778">
        <w:t>(1): 10-20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4)</w:t>
      </w:r>
      <w:r w:rsidRPr="00CA1778">
        <w:tab/>
      </w:r>
      <w:r w:rsidRPr="00CA1778">
        <w:rPr>
          <w:b/>
        </w:rPr>
        <w:t>Kifai EJ, Bakari M.</w:t>
      </w:r>
      <w:r w:rsidRPr="00CA1778">
        <w:t xml:space="preserve"> Mantoux skin test reactivity among household contacts of HIV-infected and HIV un-infected patients with sputum smear positive TB in Dar es Salaam, Tanzania. </w:t>
      </w:r>
      <w:r w:rsidRPr="00CA1778">
        <w:rPr>
          <w:i/>
        </w:rPr>
        <w:t>East African Journal of Public Health</w:t>
      </w:r>
      <w:r w:rsidRPr="00CA1778">
        <w:t xml:space="preserve"> 2009;</w:t>
      </w:r>
      <w:r w:rsidRPr="00CA1778">
        <w:rPr>
          <w:b/>
        </w:rPr>
        <w:t xml:space="preserve"> 6</w:t>
      </w:r>
      <w:r w:rsidRPr="00CA1778">
        <w:t>(2): 211-218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5)</w:t>
      </w:r>
      <w:r w:rsidRPr="00CA1778">
        <w:tab/>
      </w:r>
      <w:r w:rsidRPr="00CA1778">
        <w:rPr>
          <w:b/>
        </w:rPr>
        <w:t>Tornee S, et al.</w:t>
      </w:r>
      <w:r w:rsidRPr="00CA1778">
        <w:t xml:space="preserve"> Risk factors for tuberculosis infection among household contacts in Bangkok, Thailand. </w:t>
      </w:r>
      <w:r w:rsidRPr="00CA1778">
        <w:rPr>
          <w:i/>
        </w:rPr>
        <w:t>Southeast Asian Journal of Tropical Medicine &amp; Public Health</w:t>
      </w:r>
      <w:r w:rsidRPr="00CA1778">
        <w:t xml:space="preserve"> 2004;</w:t>
      </w:r>
      <w:r w:rsidRPr="00CA1778">
        <w:rPr>
          <w:b/>
        </w:rPr>
        <w:t xml:space="preserve"> 35</w:t>
      </w:r>
      <w:r w:rsidRPr="00CA1778">
        <w:t>(2): 375-383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6)</w:t>
      </w:r>
      <w:r w:rsidRPr="00CA1778">
        <w:tab/>
      </w:r>
      <w:r w:rsidRPr="00CA1778">
        <w:rPr>
          <w:b/>
        </w:rPr>
        <w:t>Rathi SK, et al.</w:t>
      </w:r>
      <w:r w:rsidRPr="00CA1778">
        <w:t xml:space="preserve"> Prevalence and risk factors associated with tuberculin skin test positivity among household contacts of smear-positive pulmonary tuberculosis cases in Umerkot, Pakistan. </w:t>
      </w:r>
      <w:r w:rsidRPr="00CA1778">
        <w:rPr>
          <w:i/>
        </w:rPr>
        <w:t>International Journal of Tuberculosis and Lung Disease</w:t>
      </w:r>
      <w:r w:rsidRPr="00CA1778">
        <w:t xml:space="preserve"> 2002;</w:t>
      </w:r>
      <w:r w:rsidRPr="00CA1778">
        <w:rPr>
          <w:b/>
        </w:rPr>
        <w:t xml:space="preserve"> 6</w:t>
      </w:r>
      <w:r w:rsidRPr="00CA1778">
        <w:t>(10): 851-857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7)</w:t>
      </w:r>
      <w:r w:rsidRPr="00CA1778">
        <w:tab/>
      </w:r>
      <w:r w:rsidRPr="00CA1778">
        <w:rPr>
          <w:b/>
        </w:rPr>
        <w:t>Cayla JA, et al.</w:t>
      </w:r>
      <w:r w:rsidRPr="00CA1778">
        <w:t xml:space="preserve"> The influence of intravenous drug use and HIV infection in the transmission of tuberculosis. </w:t>
      </w:r>
      <w:r w:rsidRPr="00CA1778">
        <w:rPr>
          <w:i/>
        </w:rPr>
        <w:t>AIDS</w:t>
      </w:r>
      <w:r w:rsidRPr="00CA1778">
        <w:t xml:space="preserve"> 1996;</w:t>
      </w:r>
      <w:r w:rsidRPr="00CA1778">
        <w:rPr>
          <w:b/>
        </w:rPr>
        <w:t xml:space="preserve"> 10</w:t>
      </w:r>
      <w:r w:rsidRPr="00CA1778">
        <w:t>(1): 95-100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8)</w:t>
      </w:r>
      <w:r w:rsidRPr="00CA1778">
        <w:tab/>
      </w:r>
      <w:r w:rsidRPr="00CA1778">
        <w:rPr>
          <w:b/>
        </w:rPr>
        <w:t>Xu L, et al.</w:t>
      </w:r>
      <w:r w:rsidRPr="00CA1778">
        <w:t xml:space="preserve"> Dose-response relationship between treatment delay of smear-positive tuberculosis patients and intra-household transmission: a cross-sectional study. </w:t>
      </w:r>
      <w:r w:rsidRPr="00CA1778">
        <w:rPr>
          <w:i/>
        </w:rPr>
        <w:t>Transactions of the Royal Society of Tropical Medicine and Hygiene</w:t>
      </w:r>
      <w:r w:rsidRPr="00CA1778">
        <w:t xml:space="preserve"> 2008;</w:t>
      </w:r>
      <w:r w:rsidRPr="00CA1778">
        <w:rPr>
          <w:b/>
        </w:rPr>
        <w:t xml:space="preserve"> 102</w:t>
      </w:r>
      <w:r w:rsidRPr="00CA1778">
        <w:t>(8): 797-804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9)</w:t>
      </w:r>
      <w:r w:rsidRPr="00CA1778">
        <w:tab/>
      </w:r>
      <w:r w:rsidRPr="00CA1778">
        <w:rPr>
          <w:b/>
        </w:rPr>
        <w:t>Mendes MA, et al.</w:t>
      </w:r>
      <w:r w:rsidRPr="00CA1778">
        <w:t xml:space="preserve"> Contact screening in tuberculosis. Can we identify those with higher risk? </w:t>
      </w:r>
      <w:r w:rsidRPr="00CA1778">
        <w:rPr>
          <w:i/>
        </w:rPr>
        <w:t>European Respiratory Journal Conference: European Respiratory Society Annual Congress</w:t>
      </w:r>
      <w:r w:rsidRPr="00CA1778">
        <w:t xml:space="preserve"> 2012;</w:t>
      </w:r>
      <w:r w:rsidRPr="00CA1778">
        <w:rPr>
          <w:b/>
        </w:rPr>
        <w:t xml:space="preserve"> 40</w:t>
      </w:r>
      <w:r w:rsidRPr="00CA1778">
        <w:t>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10)</w:t>
      </w:r>
      <w:r w:rsidRPr="00CA1778">
        <w:tab/>
      </w:r>
      <w:r w:rsidRPr="00CA1778">
        <w:rPr>
          <w:b/>
        </w:rPr>
        <w:t>Golub JE, et al.</w:t>
      </w:r>
      <w:r w:rsidRPr="00CA1778">
        <w:t xml:space="preserve"> Delayed tuberculosis diagnosis and tuberculosis transmission. </w:t>
      </w:r>
      <w:r w:rsidRPr="00CA1778">
        <w:rPr>
          <w:i/>
        </w:rPr>
        <w:t>International Journal of Tuberculosis &amp; Lung Disease</w:t>
      </w:r>
      <w:r w:rsidRPr="00CA1778">
        <w:t xml:space="preserve"> 2006;</w:t>
      </w:r>
      <w:r w:rsidRPr="00CA1778">
        <w:rPr>
          <w:b/>
        </w:rPr>
        <w:t xml:space="preserve"> 10</w:t>
      </w:r>
      <w:r w:rsidRPr="00CA1778">
        <w:t>(1): 24-30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11)</w:t>
      </w:r>
      <w:r w:rsidRPr="00CA1778">
        <w:tab/>
      </w:r>
      <w:r w:rsidRPr="00CA1778">
        <w:rPr>
          <w:b/>
        </w:rPr>
        <w:t>Lienhardt C, et al.</w:t>
      </w:r>
      <w:r w:rsidRPr="00CA1778">
        <w:t xml:space="preserve"> Risk factors for tuberculosis infection in children in contact with infectious tuberculosis cases in the Gambia, West Africa. </w:t>
      </w:r>
      <w:r w:rsidRPr="00CA1778">
        <w:rPr>
          <w:i/>
        </w:rPr>
        <w:t>Pediatrics</w:t>
      </w:r>
      <w:r w:rsidRPr="00CA1778">
        <w:t xml:space="preserve"> 2003;</w:t>
      </w:r>
      <w:r w:rsidRPr="00CA1778">
        <w:rPr>
          <w:b/>
        </w:rPr>
        <w:t xml:space="preserve"> 111</w:t>
      </w:r>
      <w:r w:rsidR="009D6BE2">
        <w:t>(5</w:t>
      </w:r>
      <w:r w:rsidRPr="00CA1778">
        <w:t>): e608-614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12)</w:t>
      </w:r>
      <w:r w:rsidRPr="00CA1778">
        <w:tab/>
      </w:r>
      <w:r w:rsidRPr="00CA1778">
        <w:rPr>
          <w:b/>
        </w:rPr>
        <w:t>Mohammad Z, et al.</w:t>
      </w:r>
      <w:r w:rsidRPr="00CA1778">
        <w:t xml:space="preserve"> A preliminary study of the influence of HIV infection in the transmission of tuberculosis. </w:t>
      </w:r>
      <w:r w:rsidRPr="00CA1778">
        <w:rPr>
          <w:i/>
        </w:rPr>
        <w:t>Southeast Asian Journal of Tropical Medicine &amp; Public Health</w:t>
      </w:r>
      <w:r w:rsidRPr="00CA1778">
        <w:t xml:space="preserve"> 2002;</w:t>
      </w:r>
      <w:r w:rsidRPr="00CA1778">
        <w:rPr>
          <w:b/>
        </w:rPr>
        <w:t xml:space="preserve"> 33</w:t>
      </w:r>
      <w:r w:rsidRPr="00CA1778">
        <w:t>(1): 92-98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13)</w:t>
      </w:r>
      <w:r w:rsidRPr="00CA1778">
        <w:tab/>
      </w:r>
      <w:r w:rsidRPr="00CA1778">
        <w:rPr>
          <w:b/>
        </w:rPr>
        <w:t>Madhi F, et al.</w:t>
      </w:r>
      <w:r w:rsidRPr="00CA1778">
        <w:t xml:space="preserve"> Transmission of tuberculosis from adults to children in a Paris suburb. </w:t>
      </w:r>
      <w:r w:rsidRPr="00CA1778">
        <w:rPr>
          <w:i/>
        </w:rPr>
        <w:t>Pediatric Pulmonology</w:t>
      </w:r>
      <w:r w:rsidRPr="00CA1778">
        <w:t xml:space="preserve"> 2002;</w:t>
      </w:r>
      <w:r w:rsidRPr="00CA1778">
        <w:rPr>
          <w:b/>
        </w:rPr>
        <w:t xml:space="preserve"> 34</w:t>
      </w:r>
      <w:r w:rsidRPr="00CA1778">
        <w:t>(3): 159-163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14)</w:t>
      </w:r>
      <w:r w:rsidRPr="00CA1778">
        <w:tab/>
      </w:r>
      <w:r w:rsidRPr="00CA1778">
        <w:rPr>
          <w:b/>
        </w:rPr>
        <w:t>Carvalho ACC, et al.</w:t>
      </w:r>
      <w:r w:rsidRPr="00CA1778">
        <w:t xml:space="preserve"> Transmission of Mycobacterium tuberculosis to Contacts of HIV-infected Tuberculosis Patients. </w:t>
      </w:r>
      <w:r w:rsidRPr="00CA1778">
        <w:rPr>
          <w:i/>
        </w:rPr>
        <w:t>American Journal of Respiratory and Critical Care Medicine</w:t>
      </w:r>
      <w:r w:rsidRPr="00CA1778">
        <w:t xml:space="preserve"> 2001;</w:t>
      </w:r>
      <w:r w:rsidRPr="00CA1778">
        <w:rPr>
          <w:b/>
        </w:rPr>
        <w:t xml:space="preserve"> 164</w:t>
      </w:r>
      <w:r w:rsidRPr="00CA1778">
        <w:t>(12): 2166-2171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15)</w:t>
      </w:r>
      <w:r w:rsidRPr="00CA1778">
        <w:tab/>
      </w:r>
      <w:r w:rsidRPr="00CA1778">
        <w:rPr>
          <w:b/>
        </w:rPr>
        <w:t>Espinal MA, et al.</w:t>
      </w:r>
      <w:r w:rsidRPr="00CA1778">
        <w:t xml:space="preserve"> Infectiousness of Mycobacterium tuberculosis in HIV-1-infected patients with tuberculosis: a prospective study. </w:t>
      </w:r>
      <w:r w:rsidRPr="00CA1778">
        <w:rPr>
          <w:i/>
        </w:rPr>
        <w:t>Lancet (British edition)</w:t>
      </w:r>
      <w:r w:rsidRPr="00CA1778">
        <w:t xml:space="preserve"> 2000;</w:t>
      </w:r>
      <w:r w:rsidRPr="00CA1778">
        <w:rPr>
          <w:b/>
        </w:rPr>
        <w:t xml:space="preserve"> 355</w:t>
      </w:r>
      <w:r w:rsidRPr="00CA1778">
        <w:t>(9200): 275-280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16)</w:t>
      </w:r>
      <w:r w:rsidRPr="00CA1778">
        <w:tab/>
      </w:r>
      <w:r w:rsidRPr="00CA1778">
        <w:rPr>
          <w:b/>
        </w:rPr>
        <w:t>Gessner BD, Weiss NS, Nolan CM.</w:t>
      </w:r>
      <w:r w:rsidRPr="00CA1778">
        <w:t xml:space="preserve"> Risk factors for pediatric tuberculosis infection and disease after household exposure to adult index cases in Alaska. </w:t>
      </w:r>
      <w:r w:rsidRPr="00CA1778">
        <w:rPr>
          <w:i/>
        </w:rPr>
        <w:t>Journal of Pediatrics</w:t>
      </w:r>
      <w:r w:rsidRPr="00CA1778">
        <w:t xml:space="preserve"> 1998;</w:t>
      </w:r>
      <w:r w:rsidRPr="00CA1778">
        <w:rPr>
          <w:b/>
        </w:rPr>
        <w:t xml:space="preserve"> 132</w:t>
      </w:r>
      <w:r w:rsidRPr="00CA1778">
        <w:t>(3): 509-513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17)</w:t>
      </w:r>
      <w:r w:rsidRPr="00CA1778">
        <w:tab/>
      </w:r>
      <w:r w:rsidRPr="00CA1778">
        <w:rPr>
          <w:b/>
        </w:rPr>
        <w:t>Nunn P, et al.</w:t>
      </w:r>
      <w:r w:rsidRPr="00CA1778">
        <w:t xml:space="preserve"> The effect of human immunodeficiency virus type-1 on the infectiousness of tuberculosis. </w:t>
      </w:r>
      <w:r w:rsidRPr="00CA1778">
        <w:rPr>
          <w:i/>
        </w:rPr>
        <w:t>Tubercle &amp; Lung Disease</w:t>
      </w:r>
      <w:r w:rsidRPr="00CA1778">
        <w:t xml:space="preserve"> 1994;</w:t>
      </w:r>
      <w:r w:rsidRPr="00CA1778">
        <w:rPr>
          <w:b/>
        </w:rPr>
        <w:t xml:space="preserve"> 75</w:t>
      </w:r>
      <w:r w:rsidRPr="00CA1778">
        <w:t>(1): 25-32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18)</w:t>
      </w:r>
      <w:r w:rsidRPr="00CA1778">
        <w:tab/>
      </w:r>
      <w:r w:rsidRPr="00CA1778">
        <w:rPr>
          <w:b/>
        </w:rPr>
        <w:t>Elliott AM, et al.</w:t>
      </w:r>
      <w:r w:rsidRPr="00CA1778">
        <w:t xml:space="preserve"> The impact of HIV on infectiousness of pulmonary tuberculosis: a community study in Zambia. </w:t>
      </w:r>
      <w:r w:rsidRPr="00CA1778">
        <w:rPr>
          <w:i/>
        </w:rPr>
        <w:t>AIDS</w:t>
      </w:r>
      <w:r w:rsidRPr="00CA1778">
        <w:t xml:space="preserve"> 1993;</w:t>
      </w:r>
      <w:r w:rsidRPr="00CA1778">
        <w:rPr>
          <w:b/>
        </w:rPr>
        <w:t xml:space="preserve"> 7</w:t>
      </w:r>
      <w:r w:rsidRPr="00CA1778">
        <w:t>(7): 981-987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19)</w:t>
      </w:r>
      <w:r w:rsidRPr="00CA1778">
        <w:tab/>
      </w:r>
      <w:r w:rsidRPr="00CA1778">
        <w:rPr>
          <w:b/>
        </w:rPr>
        <w:t>Singh M, et al.</w:t>
      </w:r>
      <w:r w:rsidRPr="00CA1778">
        <w:t xml:space="preserve"> Prevalence and risk factors for transmission of infection among children in household contact with adults having pulmonary tuberculosis. </w:t>
      </w:r>
      <w:r w:rsidRPr="00CA1778">
        <w:rPr>
          <w:i/>
        </w:rPr>
        <w:t>Archives of Disease in Childhood</w:t>
      </w:r>
      <w:r w:rsidRPr="00CA1778">
        <w:t xml:space="preserve"> 2005;</w:t>
      </w:r>
      <w:r w:rsidRPr="00CA1778">
        <w:rPr>
          <w:b/>
        </w:rPr>
        <w:t xml:space="preserve"> 90</w:t>
      </w:r>
      <w:r w:rsidRPr="00CA1778">
        <w:t>(6): 624-628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20)</w:t>
      </w:r>
      <w:r w:rsidRPr="00CA1778">
        <w:tab/>
      </w:r>
      <w:r w:rsidRPr="00CA1778">
        <w:rPr>
          <w:b/>
        </w:rPr>
        <w:t>Baliashvili D, et al.</w:t>
      </w:r>
      <w:r w:rsidRPr="00CA1778">
        <w:t xml:space="preserve"> Contacts of retreatment tuberculosis cases with a prior poor treatment outcome are at increased risk of latent tuberculosis infection. </w:t>
      </w:r>
      <w:r w:rsidRPr="00CA1778">
        <w:rPr>
          <w:i/>
        </w:rPr>
        <w:t>International Journal of Infectious Diseases</w:t>
      </w:r>
      <w:r w:rsidRPr="00CA1778">
        <w:t xml:space="preserve"> 2016;</w:t>
      </w:r>
      <w:r w:rsidRPr="00CA1778">
        <w:rPr>
          <w:b/>
        </w:rPr>
        <w:t xml:space="preserve"> 43</w:t>
      </w:r>
      <w:r w:rsidRPr="00CA1778">
        <w:t>: 49-50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21)</w:t>
      </w:r>
      <w:r w:rsidRPr="00CA1778">
        <w:tab/>
      </w:r>
      <w:r w:rsidRPr="00CA1778">
        <w:rPr>
          <w:b/>
        </w:rPr>
        <w:t>Grandjean L, et al.</w:t>
      </w:r>
      <w:r w:rsidRPr="00CA1778">
        <w:t xml:space="preserve"> Transmission of Multidrug-Resistant and Drug-Susceptible Tuberculosis within Households: A Prospective Cohort Study. </w:t>
      </w:r>
      <w:r w:rsidRPr="00CA1778">
        <w:rPr>
          <w:i/>
        </w:rPr>
        <w:t>PLoS Medicine</w:t>
      </w:r>
      <w:r w:rsidRPr="00CA1778">
        <w:t xml:space="preserve"> 2015;</w:t>
      </w:r>
      <w:r w:rsidRPr="00CA1778">
        <w:rPr>
          <w:b/>
        </w:rPr>
        <w:t xml:space="preserve"> 12 (6) </w:t>
      </w:r>
      <w:r w:rsidRPr="00CA1778">
        <w:t>(e1001843)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22)</w:t>
      </w:r>
      <w:r w:rsidRPr="00CA1778">
        <w:tab/>
      </w:r>
      <w:r w:rsidRPr="00CA1778">
        <w:rPr>
          <w:b/>
        </w:rPr>
        <w:t>Teixeira L, et al.</w:t>
      </w:r>
      <w:r w:rsidRPr="00CA1778">
        <w:t xml:space="preserve"> Infection and disease among household contacts of patients with multidrug-resistant tuberculosis. </w:t>
      </w:r>
      <w:r w:rsidRPr="00CA1778">
        <w:rPr>
          <w:i/>
        </w:rPr>
        <w:t>International Journal of Tuberculosis &amp; Lung Disease</w:t>
      </w:r>
      <w:r w:rsidRPr="00CA1778">
        <w:t xml:space="preserve"> 2001;</w:t>
      </w:r>
      <w:r w:rsidRPr="00CA1778">
        <w:rPr>
          <w:b/>
        </w:rPr>
        <w:t xml:space="preserve"> 5</w:t>
      </w:r>
      <w:r w:rsidRPr="00CA1778">
        <w:t>(4): 321-328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23)</w:t>
      </w:r>
      <w:r w:rsidRPr="00CA1778">
        <w:tab/>
      </w:r>
      <w:r w:rsidRPr="00CA1778">
        <w:rPr>
          <w:b/>
        </w:rPr>
        <w:t>Snider DE, Jr., et al.</w:t>
      </w:r>
      <w:r w:rsidRPr="00CA1778">
        <w:t xml:space="preserve"> Infection and disease among contacts of tuberculosis cases with drug-resistant and drug-susceptible bacilli. </w:t>
      </w:r>
      <w:r w:rsidRPr="00CA1778">
        <w:rPr>
          <w:i/>
        </w:rPr>
        <w:t>American Review of Respiratory Disease</w:t>
      </w:r>
      <w:r w:rsidRPr="00CA1778">
        <w:t xml:space="preserve"> 1985;</w:t>
      </w:r>
      <w:r w:rsidRPr="00CA1778">
        <w:rPr>
          <w:b/>
        </w:rPr>
        <w:t xml:space="preserve"> 132</w:t>
      </w:r>
      <w:r w:rsidRPr="00CA1778">
        <w:t>(1): 125-132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24)</w:t>
      </w:r>
      <w:r w:rsidRPr="00CA1778">
        <w:tab/>
      </w:r>
      <w:r w:rsidRPr="00CA1778">
        <w:rPr>
          <w:b/>
        </w:rPr>
        <w:t>Faksri K, et al.</w:t>
      </w:r>
      <w:r w:rsidRPr="00CA1778">
        <w:t xml:space="preserve"> Transmission and Risk Factors for Latent Tuberculosis Infections among Index Case-Matched Household Contacts. </w:t>
      </w:r>
      <w:r w:rsidRPr="00CA1778">
        <w:rPr>
          <w:i/>
        </w:rPr>
        <w:t>Southeast Asian Journal of Tropical Medicine &amp; Public Health</w:t>
      </w:r>
      <w:r w:rsidRPr="00CA1778">
        <w:t xml:space="preserve"> 2015;</w:t>
      </w:r>
      <w:r w:rsidRPr="00CA1778">
        <w:rPr>
          <w:b/>
        </w:rPr>
        <w:t xml:space="preserve"> 46</w:t>
      </w:r>
      <w:r w:rsidRPr="00CA1778">
        <w:t>(3): 486-495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25)</w:t>
      </w:r>
      <w:r w:rsidRPr="00CA1778">
        <w:tab/>
      </w:r>
      <w:r w:rsidRPr="00CA1778">
        <w:rPr>
          <w:b/>
        </w:rPr>
        <w:t>Godoy P, et al.</w:t>
      </w:r>
      <w:r w:rsidRPr="00CA1778">
        <w:t xml:space="preserve"> Immigrants do not transmit tuberculosis more than indigenous patients in Catalonia (Spain). </w:t>
      </w:r>
      <w:r w:rsidRPr="00CA1778">
        <w:rPr>
          <w:i/>
        </w:rPr>
        <w:t>Tuberculosis</w:t>
      </w:r>
      <w:r w:rsidRPr="00CA1778">
        <w:t xml:space="preserve"> 2013;</w:t>
      </w:r>
      <w:r w:rsidRPr="00CA1778">
        <w:rPr>
          <w:b/>
        </w:rPr>
        <w:t xml:space="preserve"> 93</w:t>
      </w:r>
      <w:r w:rsidRPr="00CA1778">
        <w:t>(4): 456-460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26)</w:t>
      </w:r>
      <w:r w:rsidRPr="00CA1778">
        <w:tab/>
      </w:r>
      <w:r w:rsidRPr="00CA1778">
        <w:rPr>
          <w:b/>
        </w:rPr>
        <w:t>Ling DL, et al.</w:t>
      </w:r>
      <w:r w:rsidRPr="00CA1778">
        <w:t xml:space="preserve"> Contact investigation for tuberculosis in Taiwan contacts aged under 20 years in 2005. </w:t>
      </w:r>
      <w:r w:rsidRPr="00CA1778">
        <w:rPr>
          <w:i/>
        </w:rPr>
        <w:t>International Journal of Tuberculosis &amp; Lung Disease</w:t>
      </w:r>
      <w:r w:rsidRPr="00CA1778">
        <w:t xml:space="preserve"> 2011;</w:t>
      </w:r>
      <w:r w:rsidRPr="00CA1778">
        <w:rPr>
          <w:b/>
        </w:rPr>
        <w:t xml:space="preserve"> 15</w:t>
      </w:r>
      <w:r w:rsidRPr="00CA1778">
        <w:t>(1): 50-55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27)</w:t>
      </w:r>
      <w:r w:rsidRPr="00CA1778">
        <w:tab/>
      </w:r>
      <w:r w:rsidRPr="00CA1778">
        <w:rPr>
          <w:b/>
        </w:rPr>
        <w:t>Loredo C, et al.</w:t>
      </w:r>
      <w:r w:rsidRPr="00CA1778">
        <w:t xml:space="preserve"> Yield of close contact tracing using two different programmatic approaches from tuberculosis index cases: A retrospective quasi-experimental study. </w:t>
      </w:r>
      <w:r w:rsidRPr="00CA1778">
        <w:rPr>
          <w:i/>
        </w:rPr>
        <w:t>BMC Pulmonary Medicine</w:t>
      </w:r>
      <w:r w:rsidRPr="00CA1778">
        <w:t xml:space="preserve"> 2014;</w:t>
      </w:r>
      <w:r w:rsidR="009D6BE2">
        <w:rPr>
          <w:b/>
        </w:rPr>
        <w:t xml:space="preserve"> 14 (1), </w:t>
      </w:r>
      <w:r w:rsidRPr="00CA1778">
        <w:t>133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28)</w:t>
      </w:r>
      <w:r w:rsidRPr="00CA1778">
        <w:tab/>
      </w:r>
      <w:r w:rsidRPr="00CA1778">
        <w:rPr>
          <w:b/>
        </w:rPr>
        <w:t>Lohmann EM, et al.</w:t>
      </w:r>
      <w:r w:rsidRPr="00CA1778">
        <w:t xml:space="preserve"> Grading of a positive sputum smear and the risk of Mycobacterium tuberculosis transmission. </w:t>
      </w:r>
      <w:r w:rsidRPr="00CA1778">
        <w:rPr>
          <w:i/>
        </w:rPr>
        <w:t>International Journal of Tuberculosis and Lung Disease</w:t>
      </w:r>
      <w:r w:rsidRPr="00CA1778">
        <w:t xml:space="preserve"> 2012;</w:t>
      </w:r>
      <w:r w:rsidRPr="00CA1778">
        <w:rPr>
          <w:b/>
        </w:rPr>
        <w:t xml:space="preserve"> 16</w:t>
      </w:r>
      <w:r w:rsidRPr="00CA1778">
        <w:t>(11): 1477-1484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29)</w:t>
      </w:r>
      <w:r w:rsidRPr="00CA1778">
        <w:tab/>
      </w:r>
      <w:r w:rsidRPr="00CA1778">
        <w:rPr>
          <w:b/>
        </w:rPr>
        <w:t>Lee MS, et al.</w:t>
      </w:r>
      <w:r w:rsidRPr="00CA1778">
        <w:t xml:space="preserve"> Early and late tuberculosis risks among close contacts in Hong Kong. </w:t>
      </w:r>
      <w:r w:rsidRPr="00CA1778">
        <w:rPr>
          <w:i/>
        </w:rPr>
        <w:t>International Journal of Tuberculosis &amp; Lung Disease</w:t>
      </w:r>
      <w:r w:rsidRPr="00CA1778">
        <w:t xml:space="preserve"> 2008;</w:t>
      </w:r>
      <w:r w:rsidRPr="00CA1778">
        <w:rPr>
          <w:b/>
        </w:rPr>
        <w:t xml:space="preserve"> 12</w:t>
      </w:r>
      <w:r w:rsidRPr="00CA1778">
        <w:t>(3): 281-287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30)</w:t>
      </w:r>
      <w:r w:rsidRPr="00CA1778">
        <w:tab/>
      </w:r>
      <w:r w:rsidRPr="00CA1778">
        <w:rPr>
          <w:b/>
        </w:rPr>
        <w:t>Guwatudde D, et al.</w:t>
      </w:r>
      <w:r w:rsidRPr="00CA1778">
        <w:t xml:space="preserve"> Tuberculosis in household contacts of infectious cases in Kampala, Uganda. </w:t>
      </w:r>
      <w:r w:rsidRPr="00CA1778">
        <w:rPr>
          <w:i/>
        </w:rPr>
        <w:t>American Journal of Epidemiology</w:t>
      </w:r>
      <w:r w:rsidRPr="00CA1778">
        <w:t xml:space="preserve"> 2003;</w:t>
      </w:r>
      <w:r w:rsidRPr="00CA1778">
        <w:rPr>
          <w:b/>
        </w:rPr>
        <w:t xml:space="preserve"> 158</w:t>
      </w:r>
      <w:r w:rsidRPr="00CA1778">
        <w:t>(9): 887-898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31)</w:t>
      </w:r>
      <w:r w:rsidRPr="00CA1778">
        <w:tab/>
      </w:r>
      <w:r w:rsidRPr="00CA1778">
        <w:rPr>
          <w:b/>
        </w:rPr>
        <w:t>Castillo Otero Dd, et al.</w:t>
      </w:r>
      <w:r w:rsidRPr="00CA1778">
        <w:t xml:space="preserve"> Investigation of tuberculosis contacts in a nonhospital pneumology practice. </w:t>
      </w:r>
      <w:r w:rsidRPr="00CA1778">
        <w:rPr>
          <w:i/>
        </w:rPr>
        <w:t>European Journal of Clinical Microbiology &amp; Infectious Diseases</w:t>
      </w:r>
      <w:r w:rsidRPr="00CA1778">
        <w:t xml:space="preserve"> 1999;</w:t>
      </w:r>
      <w:r w:rsidRPr="00CA1778">
        <w:rPr>
          <w:b/>
        </w:rPr>
        <w:t xml:space="preserve"> 18</w:t>
      </w:r>
      <w:r w:rsidRPr="00CA1778">
        <w:t>(11): 790-795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32)</w:t>
      </w:r>
      <w:r w:rsidRPr="00CA1778">
        <w:tab/>
      </w:r>
      <w:r w:rsidRPr="00CA1778">
        <w:rPr>
          <w:b/>
        </w:rPr>
        <w:t>Huang CC, et al.</w:t>
      </w:r>
      <w:r w:rsidRPr="00CA1778">
        <w:t xml:space="preserve"> The Effect of HIV-Related Immunosuppression on the Risk of Tuberculosis Transmission to Household Contacts. </w:t>
      </w:r>
      <w:r w:rsidRPr="00CA1778">
        <w:rPr>
          <w:i/>
        </w:rPr>
        <w:t>Clinical Infectious Diseases</w:t>
      </w:r>
      <w:r w:rsidRPr="00CA1778">
        <w:t xml:space="preserve"> 2014;</w:t>
      </w:r>
      <w:r w:rsidRPr="00CA1778">
        <w:rPr>
          <w:b/>
        </w:rPr>
        <w:t xml:space="preserve"> 58</w:t>
      </w:r>
      <w:r w:rsidRPr="00CA1778">
        <w:t>(6): 765-774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33)</w:t>
      </w:r>
      <w:r w:rsidRPr="00CA1778">
        <w:tab/>
      </w:r>
      <w:r w:rsidRPr="00CA1778">
        <w:rPr>
          <w:b/>
        </w:rPr>
        <w:t>Martinez L, et al.</w:t>
      </w:r>
      <w:r w:rsidRPr="00CA1778">
        <w:t xml:space="preserve"> Infectiousness of HIV-seropositive patients with tuberculosis in a high-burden African setting. </w:t>
      </w:r>
      <w:r w:rsidRPr="00CA1778">
        <w:rPr>
          <w:i/>
        </w:rPr>
        <w:t>American journal of respiratory and critical care medicine</w:t>
      </w:r>
      <w:r w:rsidRPr="00CA1778">
        <w:t xml:space="preserve"> 2016 Nov 1;</w:t>
      </w:r>
      <w:r w:rsidRPr="00CA1778">
        <w:rPr>
          <w:b/>
        </w:rPr>
        <w:t xml:space="preserve"> 194</w:t>
      </w:r>
      <w:r w:rsidRPr="00CA1778">
        <w:t>(9): 1152-1163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34)</w:t>
      </w:r>
      <w:r w:rsidRPr="00CA1778">
        <w:tab/>
      </w:r>
      <w:r w:rsidRPr="00CA1778">
        <w:rPr>
          <w:b/>
        </w:rPr>
        <w:t>Maciel ELN, et al.</w:t>
      </w:r>
      <w:r w:rsidRPr="00CA1778">
        <w:t xml:space="preserve"> Juvenile household contacts aged 15 or younger of patients with pulmonary TB in the greater metropolitan area of Vitoria, Brazil: A cohort study. . </w:t>
      </w:r>
      <w:r w:rsidRPr="00CA1778">
        <w:rPr>
          <w:i/>
        </w:rPr>
        <w:t>Jornal Brasileiro de Pneumologia</w:t>
      </w:r>
      <w:r w:rsidRPr="00CA1778">
        <w:t xml:space="preserve"> 2009;</w:t>
      </w:r>
      <w:r w:rsidRPr="00CA1778">
        <w:rPr>
          <w:b/>
        </w:rPr>
        <w:t xml:space="preserve"> 35</w:t>
      </w:r>
      <w:r w:rsidRPr="00CA1778">
        <w:t>(4): 359-366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35)</w:t>
      </w:r>
      <w:r w:rsidRPr="00CA1778">
        <w:tab/>
      </w:r>
      <w:r w:rsidRPr="00CA1778">
        <w:rPr>
          <w:b/>
        </w:rPr>
        <w:t>Huang CC, et al.</w:t>
      </w:r>
      <w:r w:rsidRPr="00CA1778">
        <w:t xml:space="preserve"> Cigarette smoking among tuberculosis patients increases risk of transmission to child contacts. </w:t>
      </w:r>
      <w:r w:rsidRPr="00CA1778">
        <w:rPr>
          <w:i/>
        </w:rPr>
        <w:t>International Journal of Tuberculosis &amp; Lung Disease</w:t>
      </w:r>
      <w:r w:rsidRPr="00CA1778">
        <w:t xml:space="preserve"> 2014;</w:t>
      </w:r>
      <w:r w:rsidRPr="00CA1778">
        <w:rPr>
          <w:b/>
        </w:rPr>
        <w:t xml:space="preserve"> 18</w:t>
      </w:r>
      <w:r w:rsidRPr="00CA1778">
        <w:t>(11): 1285-1291.</w:t>
      </w:r>
    </w:p>
    <w:p w:rsidR="00CA1778" w:rsidRPr="00CA1778" w:rsidRDefault="00CA1778" w:rsidP="00CA1778">
      <w:pPr>
        <w:pStyle w:val="EndNoteBibliography"/>
        <w:spacing w:after="0"/>
      </w:pPr>
      <w:r w:rsidRPr="00CA1778">
        <w:t>(36)</w:t>
      </w:r>
      <w:r w:rsidRPr="00CA1778">
        <w:tab/>
      </w:r>
      <w:r w:rsidRPr="00CA1778">
        <w:rPr>
          <w:b/>
        </w:rPr>
        <w:t>Elmi OS, et al.</w:t>
      </w:r>
      <w:r w:rsidRPr="00CA1778">
        <w:t xml:space="preserve"> Prevalence and associated factors with transmission of latent tuberculosis among household contacts of multi-drug resistant tuberculosis patients in Malaysia. </w:t>
      </w:r>
      <w:r w:rsidRPr="00CA1778">
        <w:rPr>
          <w:i/>
        </w:rPr>
        <w:t>World Journal of Medical Sciences</w:t>
      </w:r>
      <w:r w:rsidRPr="00CA1778">
        <w:t xml:space="preserve"> 2014;</w:t>
      </w:r>
      <w:r w:rsidRPr="00CA1778">
        <w:rPr>
          <w:b/>
        </w:rPr>
        <w:t xml:space="preserve"> 10</w:t>
      </w:r>
      <w:r w:rsidRPr="00CA1778">
        <w:t>(3): 285-294.</w:t>
      </w:r>
    </w:p>
    <w:p w:rsidR="00CA1778" w:rsidRPr="00CA1778" w:rsidRDefault="00CA1778" w:rsidP="00CA1778">
      <w:pPr>
        <w:pStyle w:val="EndNoteBibliography"/>
      </w:pPr>
      <w:r w:rsidRPr="00CA1778">
        <w:t>(37)</w:t>
      </w:r>
      <w:r w:rsidRPr="00CA1778">
        <w:tab/>
      </w:r>
      <w:r w:rsidRPr="00CA1778">
        <w:rPr>
          <w:b/>
        </w:rPr>
        <w:t>Grandjean L, et al.</w:t>
      </w:r>
      <w:r w:rsidRPr="00CA1778">
        <w:t xml:space="preserve"> Tuberculosis in household contacts of multidrug-resistant tuberculosis patients. </w:t>
      </w:r>
      <w:r w:rsidRPr="00CA1778">
        <w:rPr>
          <w:i/>
        </w:rPr>
        <w:t>International Journal of Tuberculosis and Lung Disease</w:t>
      </w:r>
      <w:r w:rsidRPr="00CA1778">
        <w:t xml:space="preserve"> 2011;</w:t>
      </w:r>
      <w:r w:rsidRPr="00CA1778">
        <w:rPr>
          <w:b/>
        </w:rPr>
        <w:t xml:space="preserve"> 15</w:t>
      </w:r>
      <w:r w:rsidRPr="00CA1778">
        <w:t>(9): 1164-1169.</w:t>
      </w:r>
    </w:p>
    <w:p w:rsidR="00E96EA5" w:rsidRPr="006B2AAB" w:rsidRDefault="00CA1778" w:rsidP="006B2AAB">
      <w:pPr>
        <w:tabs>
          <w:tab w:val="left" w:pos="5533"/>
        </w:tabs>
      </w:pPr>
      <w:r>
        <w:fldChar w:fldCharType="end"/>
      </w:r>
    </w:p>
    <w:sectPr w:rsidR="00E96EA5" w:rsidRPr="006B2AAB" w:rsidSect="00E96EA5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B1818" w:rsidRDefault="00DB1818" w:rsidP="001A6978">
      <w:pPr>
        <w:spacing w:after="0" w:line="240" w:lineRule="auto"/>
      </w:pPr>
      <w:r>
        <w:separator/>
      </w:r>
    </w:p>
  </w:endnote>
  <w:endnote w:type="continuationSeparator" w:id="0">
    <w:p w:rsidR="00DB1818" w:rsidRDefault="00DB1818" w:rsidP="001A697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Calibri Light">
    <w:altName w:val="Arial"/>
    <w:charset w:val="00"/>
    <w:family w:val="swiss"/>
    <w:pitch w:val="variable"/>
    <w:sig w:usb0="00000000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-BoldMT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79035152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3F4422" w:rsidRDefault="003F442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34982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3F4422" w:rsidRDefault="003F442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B1818" w:rsidRDefault="00DB1818" w:rsidP="001A6978">
      <w:pPr>
        <w:spacing w:after="0" w:line="240" w:lineRule="auto"/>
      </w:pPr>
      <w:r>
        <w:separator/>
      </w:r>
    </w:p>
  </w:footnote>
  <w:footnote w:type="continuationSeparator" w:id="0">
    <w:p w:rsidR="00DB1818" w:rsidRDefault="00DB1818" w:rsidP="001A697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431685"/>
    <w:multiLevelType w:val="hybridMultilevel"/>
    <w:tmpl w:val="40B8470C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79C0BEF"/>
    <w:multiLevelType w:val="hybridMultilevel"/>
    <w:tmpl w:val="0D863424"/>
    <w:lvl w:ilvl="0" w:tplc="0C090003">
      <w:start w:val="1"/>
      <w:numFmt w:val="bullet"/>
      <w:lvlText w:val="o"/>
      <w:lvlJc w:val="left"/>
      <w:pPr>
        <w:ind w:left="502" w:hanging="360"/>
      </w:pPr>
      <w:rPr>
        <w:rFonts w:ascii="Courier New" w:hAnsi="Courier New" w:cs="Courier New" w:hint="default"/>
      </w:rPr>
    </w:lvl>
    <w:lvl w:ilvl="1" w:tplc="0C090003" w:tentative="1">
      <w:start w:val="1"/>
      <w:numFmt w:val="bullet"/>
      <w:lvlText w:val="o"/>
      <w:lvlJc w:val="left"/>
      <w:pPr>
        <w:ind w:left="1222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942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662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382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102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822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542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262" w:hanging="360"/>
      </w:pPr>
      <w:rPr>
        <w:rFonts w:ascii="Wingdings" w:hAnsi="Wingdings" w:hint="default"/>
      </w:rPr>
    </w:lvl>
  </w:abstractNum>
  <w:abstractNum w:abstractNumId="2">
    <w:nsid w:val="08851372"/>
    <w:multiLevelType w:val="hybridMultilevel"/>
    <w:tmpl w:val="76F88D86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44F4984"/>
    <w:multiLevelType w:val="hybridMultilevel"/>
    <w:tmpl w:val="75687812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2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pidemiology Infec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0tfxdss72xedlezta6vv5952rdd5ttfzdpe&quot;&gt;SRMETA&lt;record-ids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48&lt;/item&gt;&lt;item&gt;49&lt;/item&gt;&lt;item&gt;50&lt;/item&gt;&lt;/record-ids&gt;&lt;/item&gt;&lt;/Libraries&gt;"/>
  </w:docVars>
  <w:rsids>
    <w:rsidRoot w:val="008C6CB0"/>
    <w:rsid w:val="00025A77"/>
    <w:rsid w:val="00036AD4"/>
    <w:rsid w:val="0004252B"/>
    <w:rsid w:val="00050369"/>
    <w:rsid w:val="00052122"/>
    <w:rsid w:val="00054098"/>
    <w:rsid w:val="00070F2D"/>
    <w:rsid w:val="000D28D8"/>
    <w:rsid w:val="000E6146"/>
    <w:rsid w:val="001017BC"/>
    <w:rsid w:val="00130277"/>
    <w:rsid w:val="00135D3F"/>
    <w:rsid w:val="00136070"/>
    <w:rsid w:val="00194027"/>
    <w:rsid w:val="001A50B9"/>
    <w:rsid w:val="001A6978"/>
    <w:rsid w:val="001C28D6"/>
    <w:rsid w:val="001F3BCD"/>
    <w:rsid w:val="002163B7"/>
    <w:rsid w:val="00251BA0"/>
    <w:rsid w:val="00266C7E"/>
    <w:rsid w:val="00267F7B"/>
    <w:rsid w:val="00293366"/>
    <w:rsid w:val="002B01A9"/>
    <w:rsid w:val="002C1B70"/>
    <w:rsid w:val="00390381"/>
    <w:rsid w:val="003B18DF"/>
    <w:rsid w:val="003C09F2"/>
    <w:rsid w:val="003E60A8"/>
    <w:rsid w:val="003F4422"/>
    <w:rsid w:val="0041073D"/>
    <w:rsid w:val="00410F8F"/>
    <w:rsid w:val="00465CEB"/>
    <w:rsid w:val="00530AAF"/>
    <w:rsid w:val="00555007"/>
    <w:rsid w:val="006443DD"/>
    <w:rsid w:val="00656AA5"/>
    <w:rsid w:val="00693021"/>
    <w:rsid w:val="006B2AAB"/>
    <w:rsid w:val="006F3E13"/>
    <w:rsid w:val="007116F0"/>
    <w:rsid w:val="007407BB"/>
    <w:rsid w:val="00741246"/>
    <w:rsid w:val="00762BEB"/>
    <w:rsid w:val="007637D3"/>
    <w:rsid w:val="0076471C"/>
    <w:rsid w:val="0079613E"/>
    <w:rsid w:val="007B37AC"/>
    <w:rsid w:val="008311D2"/>
    <w:rsid w:val="008331D9"/>
    <w:rsid w:val="008A3DFB"/>
    <w:rsid w:val="008C065D"/>
    <w:rsid w:val="008C2B3B"/>
    <w:rsid w:val="008C6CB0"/>
    <w:rsid w:val="008E18CD"/>
    <w:rsid w:val="00904DCF"/>
    <w:rsid w:val="009309CF"/>
    <w:rsid w:val="00934982"/>
    <w:rsid w:val="00952779"/>
    <w:rsid w:val="009A0AB4"/>
    <w:rsid w:val="009B3D8A"/>
    <w:rsid w:val="009D6BE2"/>
    <w:rsid w:val="009E6C6E"/>
    <w:rsid w:val="00AA758E"/>
    <w:rsid w:val="00AD1075"/>
    <w:rsid w:val="00AE3767"/>
    <w:rsid w:val="00B40938"/>
    <w:rsid w:val="00B701FA"/>
    <w:rsid w:val="00BC0591"/>
    <w:rsid w:val="00BD3850"/>
    <w:rsid w:val="00BD6BAE"/>
    <w:rsid w:val="00C41065"/>
    <w:rsid w:val="00C52136"/>
    <w:rsid w:val="00C56C8B"/>
    <w:rsid w:val="00CA1778"/>
    <w:rsid w:val="00CC124A"/>
    <w:rsid w:val="00CC492E"/>
    <w:rsid w:val="00CD0CF8"/>
    <w:rsid w:val="00CD20F6"/>
    <w:rsid w:val="00D2687C"/>
    <w:rsid w:val="00D34C7E"/>
    <w:rsid w:val="00D35825"/>
    <w:rsid w:val="00DA4744"/>
    <w:rsid w:val="00DB1818"/>
    <w:rsid w:val="00DC36A5"/>
    <w:rsid w:val="00DD578F"/>
    <w:rsid w:val="00E37539"/>
    <w:rsid w:val="00E512A5"/>
    <w:rsid w:val="00E9234E"/>
    <w:rsid w:val="00E96EA5"/>
    <w:rsid w:val="00ED792A"/>
    <w:rsid w:val="00EE3361"/>
    <w:rsid w:val="00F24B68"/>
    <w:rsid w:val="00F30849"/>
    <w:rsid w:val="00FC01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30AA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B2AAB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6B2AAB"/>
    <w:pPr>
      <w:ind w:left="720"/>
      <w:contextualSpacing/>
    </w:pPr>
  </w:style>
  <w:style w:type="table" w:styleId="TableGrid">
    <w:name w:val="Table Grid"/>
    <w:basedOn w:val="TableNormal"/>
    <w:uiPriority w:val="39"/>
    <w:rsid w:val="006B2AA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39"/>
    <w:rsid w:val="006B2AA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uiPriority w:val="39"/>
    <w:rsid w:val="006B2AA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530AAF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1A697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A6978"/>
  </w:style>
  <w:style w:type="paragraph" w:styleId="Footer">
    <w:name w:val="footer"/>
    <w:basedOn w:val="Normal"/>
    <w:link w:val="FooterChar"/>
    <w:uiPriority w:val="99"/>
    <w:unhideWhenUsed/>
    <w:rsid w:val="001A697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A6978"/>
  </w:style>
  <w:style w:type="paragraph" w:styleId="TOCHeading">
    <w:name w:val="TOC Heading"/>
    <w:basedOn w:val="Heading1"/>
    <w:next w:val="Normal"/>
    <w:uiPriority w:val="39"/>
    <w:unhideWhenUsed/>
    <w:qFormat/>
    <w:rsid w:val="0076471C"/>
    <w:pPr>
      <w:outlineLvl w:val="9"/>
    </w:pPr>
    <w:rPr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76471C"/>
    <w:pPr>
      <w:spacing w:after="100"/>
    </w:pPr>
  </w:style>
  <w:style w:type="paragraph" w:customStyle="1" w:styleId="EndNoteBibliographyTitle">
    <w:name w:val="EndNote Bibliography Title"/>
    <w:basedOn w:val="Normal"/>
    <w:link w:val="EndNoteBibliographyTitleChar"/>
    <w:rsid w:val="00CA177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Heading1Char"/>
    <w:link w:val="EndNoteBibliographyTitle"/>
    <w:rsid w:val="00CA1778"/>
    <w:rPr>
      <w:rFonts w:ascii="Calibri" w:eastAsiaTheme="majorEastAsia" w:hAnsi="Calibri" w:cs="Calibri"/>
      <w:noProof/>
      <w:color w:val="2E74B5" w:themeColor="accent1" w:themeShade="BF"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CA177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Heading1Char"/>
    <w:link w:val="EndNoteBibliography"/>
    <w:rsid w:val="00CA1778"/>
    <w:rPr>
      <w:rFonts w:ascii="Calibri" w:eastAsiaTheme="majorEastAsia" w:hAnsi="Calibri" w:cs="Calibri"/>
      <w:noProof/>
      <w:color w:val="2E74B5" w:themeColor="accent1" w:themeShade="BF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3498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4982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30AA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B2AAB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6B2AAB"/>
    <w:pPr>
      <w:ind w:left="720"/>
      <w:contextualSpacing/>
    </w:pPr>
  </w:style>
  <w:style w:type="table" w:styleId="TableGrid">
    <w:name w:val="Table Grid"/>
    <w:basedOn w:val="TableNormal"/>
    <w:uiPriority w:val="39"/>
    <w:rsid w:val="006B2AA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39"/>
    <w:rsid w:val="006B2AA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uiPriority w:val="39"/>
    <w:rsid w:val="006B2AA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530AAF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1A697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A6978"/>
  </w:style>
  <w:style w:type="paragraph" w:styleId="Footer">
    <w:name w:val="footer"/>
    <w:basedOn w:val="Normal"/>
    <w:link w:val="FooterChar"/>
    <w:uiPriority w:val="99"/>
    <w:unhideWhenUsed/>
    <w:rsid w:val="001A697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A6978"/>
  </w:style>
  <w:style w:type="paragraph" w:styleId="TOCHeading">
    <w:name w:val="TOC Heading"/>
    <w:basedOn w:val="Heading1"/>
    <w:next w:val="Normal"/>
    <w:uiPriority w:val="39"/>
    <w:unhideWhenUsed/>
    <w:qFormat/>
    <w:rsid w:val="0076471C"/>
    <w:pPr>
      <w:outlineLvl w:val="9"/>
    </w:pPr>
    <w:rPr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76471C"/>
    <w:pPr>
      <w:spacing w:after="100"/>
    </w:pPr>
  </w:style>
  <w:style w:type="paragraph" w:customStyle="1" w:styleId="EndNoteBibliographyTitle">
    <w:name w:val="EndNote Bibliography Title"/>
    <w:basedOn w:val="Normal"/>
    <w:link w:val="EndNoteBibliographyTitleChar"/>
    <w:rsid w:val="00CA177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Heading1Char"/>
    <w:link w:val="EndNoteBibliographyTitle"/>
    <w:rsid w:val="00CA1778"/>
    <w:rPr>
      <w:rFonts w:ascii="Calibri" w:eastAsiaTheme="majorEastAsia" w:hAnsi="Calibri" w:cs="Calibri"/>
      <w:noProof/>
      <w:color w:val="2E74B5" w:themeColor="accent1" w:themeShade="BF"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CA177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Heading1Char"/>
    <w:link w:val="EndNoteBibliography"/>
    <w:rsid w:val="00CA1778"/>
    <w:rPr>
      <w:rFonts w:ascii="Calibri" w:eastAsiaTheme="majorEastAsia" w:hAnsi="Calibri" w:cs="Calibri"/>
      <w:noProof/>
      <w:color w:val="2E74B5" w:themeColor="accent1" w:themeShade="BF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3498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4982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em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em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7.emf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emf"/><Relationship Id="rId5" Type="http://schemas.openxmlformats.org/officeDocument/2006/relationships/settings" Target="settings.xml"/><Relationship Id="rId15" Type="http://schemas.openxmlformats.org/officeDocument/2006/relationships/image" Target="media/image6.emf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footer" Target="footer1.xml"/><Relationship Id="rId14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BB43EE-A86F-45D5-A33E-CA37D8C505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6980</Words>
  <Characters>39790</Characters>
  <Application>Microsoft Office Word</Application>
  <DocSecurity>0</DocSecurity>
  <Lines>331</Lines>
  <Paragraphs>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nash University</Company>
  <LinksUpToDate>false</LinksUpToDate>
  <CharactersWithSpaces>466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ayehirad Melsew</dc:creator>
  <cp:lastModifiedBy>HariKrishna S.S.</cp:lastModifiedBy>
  <cp:revision>2</cp:revision>
  <dcterms:created xsi:type="dcterms:W3CDTF">2018-01-16T14:41:00Z</dcterms:created>
  <dcterms:modified xsi:type="dcterms:W3CDTF">2018-01-16T14:41:00Z</dcterms:modified>
</cp:coreProperties>
</file>